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C59F0" w:rsidRPr="00D45356" w:rsidRDefault="00A63F80">
      <w:pPr>
        <w:rPr>
          <w:rFonts w:ascii="Times New Roman" w:hAnsi="Times New Roman" w:cs="Times New Roman"/>
          <w:b/>
          <w:sz w:val="24"/>
          <w:szCs w:val="24"/>
        </w:rPr>
      </w:pPr>
      <w:r w:rsidRPr="00D45356">
        <w:rPr>
          <w:rFonts w:ascii="Times New Roman" w:hAnsi="Times New Roman" w:cs="Times New Roman"/>
          <w:b/>
          <w:sz w:val="24"/>
          <w:szCs w:val="24"/>
        </w:rPr>
        <w:t>Online Supplement</w:t>
      </w:r>
    </w:p>
    <w:p w:rsidR="00A63F80" w:rsidRPr="00D45356" w:rsidRDefault="00A63F80">
      <w:pPr>
        <w:rPr>
          <w:rFonts w:ascii="Times New Roman" w:hAnsi="Times New Roman" w:cs="Times New Roman"/>
          <w:b/>
          <w:sz w:val="24"/>
          <w:szCs w:val="24"/>
        </w:rPr>
      </w:pPr>
      <w:r w:rsidRPr="00D45356">
        <w:rPr>
          <w:rFonts w:ascii="Times New Roman" w:hAnsi="Times New Roman" w:cs="Times New Roman"/>
          <w:b/>
          <w:sz w:val="24"/>
          <w:szCs w:val="24"/>
        </w:rPr>
        <w:t>Questions to identify children with emotional and behavioral difficulties</w:t>
      </w:r>
      <w:r w:rsidR="00C4023F">
        <w:rPr>
          <w:rFonts w:ascii="Times New Roman" w:hAnsi="Times New Roman" w:cs="Times New Roman"/>
          <w:b/>
          <w:sz w:val="24"/>
          <w:szCs w:val="24"/>
        </w:rPr>
        <w:t xml:space="preserve"> (from 2010-2012 National Health Interview Survey</w:t>
      </w:r>
      <w:r w:rsidR="00297013">
        <w:rPr>
          <w:rFonts w:ascii="Times New Roman" w:hAnsi="Times New Roman" w:cs="Times New Roman"/>
          <w:b/>
          <w:sz w:val="24"/>
          <w:szCs w:val="24"/>
        </w:rPr>
        <w:t xml:space="preserve"> [NHIS]</w:t>
      </w:r>
      <w:r w:rsidR="00C4023F">
        <w:rPr>
          <w:rFonts w:ascii="Times New Roman" w:hAnsi="Times New Roman" w:cs="Times New Roman"/>
          <w:b/>
          <w:sz w:val="24"/>
          <w:szCs w:val="24"/>
        </w:rPr>
        <w:t>)</w:t>
      </w:r>
    </w:p>
    <w:p w:rsidR="00A63F80" w:rsidRPr="00D45356" w:rsidRDefault="00A63F80" w:rsidP="00A63F80">
      <w:pPr>
        <w:pStyle w:val="CM66"/>
        <w:numPr>
          <w:ilvl w:val="0"/>
          <w:numId w:val="2"/>
        </w:numPr>
        <w:spacing w:after="135" w:line="213" w:lineRule="atLeast"/>
        <w:rPr>
          <w:color w:val="000000"/>
        </w:rPr>
      </w:pP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Overall, do you think that [fill1: SC name] has difficulties in any of the following areas: emotions, concentration, behavior, or being able to get along with other people? </w:t>
      </w:r>
    </w:p>
    <w:p w:rsidR="00A63F80" w:rsidRPr="00D45356" w:rsidRDefault="00A63F80" w:rsidP="00A63F80">
      <w:pPr>
        <w:pStyle w:val="CM66"/>
        <w:spacing w:line="253" w:lineRule="atLeast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No </w:t>
      </w:r>
    </w:p>
    <w:p w:rsidR="00A63F80" w:rsidRPr="00D45356" w:rsidRDefault="00A63F80" w:rsidP="00A63F80">
      <w:pPr>
        <w:pStyle w:val="CM66"/>
        <w:spacing w:line="253" w:lineRule="atLeast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>Yes, minor difficulties</w:t>
      </w:r>
    </w:p>
    <w:p w:rsidR="00A63F80" w:rsidRPr="00D45356" w:rsidRDefault="00A63F80" w:rsidP="00A63F80">
      <w:pPr>
        <w:pStyle w:val="CM66"/>
        <w:spacing w:line="253" w:lineRule="atLeast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>Yes, definite difficulties</w:t>
      </w:r>
    </w:p>
    <w:p w:rsidR="00A63F80" w:rsidRPr="00D45356" w:rsidRDefault="00A63F80" w:rsidP="00A63F80">
      <w:pPr>
        <w:pStyle w:val="CM66"/>
        <w:spacing w:line="253" w:lineRule="atLeast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 xml:space="preserve">Yes, severe difficulties </w:t>
      </w:r>
    </w:p>
    <w:p w:rsidR="00A63F80" w:rsidRPr="00D45356" w:rsidRDefault="00A63F80" w:rsidP="00A63F80">
      <w:pPr>
        <w:pStyle w:val="CM66"/>
        <w:spacing w:line="253" w:lineRule="atLeast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>Refused</w:t>
      </w:r>
    </w:p>
    <w:p w:rsidR="00A63F80" w:rsidRPr="00D45356" w:rsidRDefault="00A63F80" w:rsidP="00A63F80">
      <w:pPr>
        <w:pStyle w:val="CM66"/>
        <w:spacing w:line="253" w:lineRule="atLeast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't know </w:t>
      </w:r>
    </w:p>
    <w:p w:rsidR="00A63F80" w:rsidRPr="00D45356" w:rsidRDefault="00A63F80" w:rsidP="00A63F80">
      <w:pPr>
        <w:rPr>
          <w:rFonts w:ascii="Times New Roman" w:hAnsi="Times New Roman" w:cs="Times New Roman"/>
          <w:sz w:val="24"/>
          <w:szCs w:val="24"/>
        </w:rPr>
      </w:pPr>
    </w:p>
    <w:p w:rsidR="00A63F80" w:rsidRPr="00D45356" w:rsidRDefault="00A63F80" w:rsidP="00A63F80">
      <w:pPr>
        <w:pStyle w:val="CM66"/>
        <w:numPr>
          <w:ilvl w:val="0"/>
          <w:numId w:val="2"/>
        </w:numPr>
        <w:spacing w:after="135" w:line="213" w:lineRule="atLeast"/>
        <w:rPr>
          <w:color w:val="000000"/>
        </w:rPr>
      </w:pP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Has [fill: SC name] had any difficulties with emotions, concentration, behavior, or getting along with others DURING THE PAST 6 MONTHS, that is since [fill month and year of 6 month reference period]? </w:t>
      </w:r>
    </w:p>
    <w:p w:rsidR="00A63F80" w:rsidRPr="00D45356" w:rsidRDefault="00A63F80" w:rsidP="00A63F80">
      <w:pPr>
        <w:pStyle w:val="ListParagraph"/>
        <w:ind w:left="36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Yes </w:t>
      </w:r>
    </w:p>
    <w:p w:rsidR="00A63F80" w:rsidRPr="00D45356" w:rsidRDefault="00A63F80" w:rsidP="00A63F80">
      <w:pPr>
        <w:pStyle w:val="ListParagraph"/>
        <w:ind w:left="36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2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No</w:t>
      </w:r>
    </w:p>
    <w:p w:rsidR="00A63F80" w:rsidRPr="00D45356" w:rsidRDefault="00A63F80" w:rsidP="00A63F80">
      <w:pPr>
        <w:pStyle w:val="ListParagraph"/>
        <w:ind w:left="36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7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Refused </w:t>
      </w:r>
    </w:p>
    <w:p w:rsidR="00A63F80" w:rsidRDefault="00A63F80" w:rsidP="00A63F80">
      <w:pPr>
        <w:pStyle w:val="ListParagraph"/>
        <w:ind w:left="36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Don't know</w:t>
      </w:r>
    </w:p>
    <w:p w:rsidR="00D82C79" w:rsidRPr="00D45356" w:rsidRDefault="00D82C79" w:rsidP="00A63F80">
      <w:pPr>
        <w:pStyle w:val="ListParagraph"/>
        <w:ind w:left="360"/>
        <w:rPr>
          <w:rFonts w:ascii="Times New Roman" w:hAnsi="Times New Roman" w:cs="Times New Roman"/>
          <w:color w:val="000000"/>
          <w:sz w:val="24"/>
          <w:szCs w:val="24"/>
        </w:rPr>
      </w:pPr>
    </w:p>
    <w:p w:rsidR="00DF4C6E" w:rsidRPr="00D45356" w:rsidRDefault="00DF4C6E" w:rsidP="00DF4C6E">
      <w:pPr>
        <w:rPr>
          <w:rFonts w:ascii="Times New Roman" w:hAnsi="Times New Roman" w:cs="Times New Roman"/>
          <w:b/>
          <w:sz w:val="24"/>
          <w:szCs w:val="24"/>
        </w:rPr>
      </w:pPr>
      <w:r w:rsidRPr="00D45356">
        <w:rPr>
          <w:rFonts w:ascii="Times New Roman" w:hAnsi="Times New Roman" w:cs="Times New Roman"/>
          <w:b/>
          <w:sz w:val="24"/>
          <w:szCs w:val="24"/>
        </w:rPr>
        <w:t>Question to identify medication mental health services</w:t>
      </w:r>
      <w:r w:rsidR="00C4023F">
        <w:rPr>
          <w:rFonts w:ascii="Times New Roman" w:hAnsi="Times New Roman" w:cs="Times New Roman"/>
          <w:b/>
          <w:sz w:val="24"/>
          <w:szCs w:val="24"/>
        </w:rPr>
        <w:t xml:space="preserve"> (from 2010-2012 </w:t>
      </w:r>
      <w:r w:rsidR="00297013">
        <w:rPr>
          <w:rFonts w:ascii="Times New Roman" w:hAnsi="Times New Roman" w:cs="Times New Roman"/>
          <w:b/>
          <w:sz w:val="24"/>
          <w:szCs w:val="24"/>
        </w:rPr>
        <w:t>NHIS</w:t>
      </w:r>
      <w:r w:rsidR="00C4023F">
        <w:rPr>
          <w:rFonts w:ascii="Times New Roman" w:hAnsi="Times New Roman" w:cs="Times New Roman"/>
          <w:b/>
          <w:sz w:val="24"/>
          <w:szCs w:val="24"/>
        </w:rPr>
        <w:t>)</w:t>
      </w:r>
    </w:p>
    <w:p w:rsidR="00DF4C6E" w:rsidRPr="00D45356" w:rsidRDefault="00DF4C6E" w:rsidP="00DF4C6E">
      <w:pPr>
        <w:pStyle w:val="CM66"/>
        <w:numPr>
          <w:ilvl w:val="0"/>
          <w:numId w:val="4"/>
        </w:numPr>
        <w:spacing w:after="135" w:line="213" w:lineRule="atLeast"/>
        <w:rPr>
          <w:color w:val="000000"/>
        </w:rPr>
      </w:pP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DURING THE PAST 6 MONTHS, was [fill1: S.C. name] prescribed medication or taking prescription medication for difficulties with emotions, concentration, behavior, or being able to get along with others? </w:t>
      </w:r>
    </w:p>
    <w:p w:rsidR="00DF4C6E" w:rsidRPr="00D45356" w:rsidRDefault="00DF4C6E" w:rsidP="00DF4C6E">
      <w:pPr>
        <w:spacing w:after="0"/>
        <w:ind w:firstLine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Yes </w:t>
      </w:r>
    </w:p>
    <w:p w:rsidR="00DF4C6E" w:rsidRPr="00D45356" w:rsidRDefault="00DF4C6E" w:rsidP="00DF4C6E">
      <w:pPr>
        <w:spacing w:after="0"/>
        <w:ind w:firstLine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2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No </w:t>
      </w:r>
    </w:p>
    <w:p w:rsidR="00DF4C6E" w:rsidRPr="00D45356" w:rsidRDefault="00DF4C6E" w:rsidP="00DF4C6E">
      <w:pPr>
        <w:spacing w:after="0"/>
        <w:ind w:firstLine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7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Refused </w:t>
      </w:r>
    </w:p>
    <w:p w:rsidR="00DF4C6E" w:rsidRPr="00D45356" w:rsidRDefault="00DF4C6E" w:rsidP="00DF4C6E">
      <w:pPr>
        <w:spacing w:after="0"/>
        <w:ind w:firstLine="359"/>
        <w:rPr>
          <w:rFonts w:ascii="Times New Roman" w:hAnsi="Times New Roman" w:cs="Times New Roman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Don't know</w:t>
      </w:r>
    </w:p>
    <w:p w:rsidR="00A63F80" w:rsidRPr="00D45356" w:rsidRDefault="00A63F80" w:rsidP="00A63F80">
      <w:pPr>
        <w:rPr>
          <w:rFonts w:ascii="Times New Roman" w:hAnsi="Times New Roman" w:cs="Times New Roman"/>
          <w:sz w:val="24"/>
          <w:szCs w:val="24"/>
        </w:rPr>
      </w:pPr>
    </w:p>
    <w:p w:rsidR="00DF4C6E" w:rsidRPr="00D45356" w:rsidRDefault="00DF4C6E" w:rsidP="00A63F80">
      <w:pPr>
        <w:rPr>
          <w:rFonts w:ascii="Times New Roman" w:hAnsi="Times New Roman" w:cs="Times New Roman"/>
          <w:b/>
          <w:sz w:val="24"/>
          <w:szCs w:val="24"/>
        </w:rPr>
      </w:pPr>
      <w:r w:rsidRPr="00D45356">
        <w:rPr>
          <w:rFonts w:ascii="Times New Roman" w:hAnsi="Times New Roman" w:cs="Times New Roman"/>
          <w:b/>
          <w:sz w:val="24"/>
          <w:szCs w:val="24"/>
        </w:rPr>
        <w:t xml:space="preserve">Questions to identify </w:t>
      </w:r>
      <w:r w:rsidR="00FE7510" w:rsidRPr="00FE7510">
        <w:rPr>
          <w:rFonts w:ascii="Times New Roman" w:hAnsi="Times New Roman" w:cs="Times New Roman"/>
          <w:b/>
          <w:sz w:val="24"/>
          <w:szCs w:val="24"/>
        </w:rPr>
        <w:t xml:space="preserve">psychosocial </w:t>
      </w:r>
      <w:r w:rsidR="00C334DA" w:rsidRPr="00FE7510">
        <w:rPr>
          <w:rFonts w:ascii="Times New Roman" w:hAnsi="Times New Roman" w:cs="Times New Roman"/>
          <w:b/>
          <w:sz w:val="24"/>
          <w:szCs w:val="24"/>
        </w:rPr>
        <w:t>school</w:t>
      </w:r>
      <w:r w:rsidR="00C334DA" w:rsidRPr="00D45356">
        <w:rPr>
          <w:rFonts w:ascii="Times New Roman" w:hAnsi="Times New Roman" w:cs="Times New Roman"/>
          <w:b/>
          <w:sz w:val="24"/>
          <w:szCs w:val="24"/>
        </w:rPr>
        <w:t xml:space="preserve">-based </w:t>
      </w:r>
      <w:r w:rsidRPr="00D45356">
        <w:rPr>
          <w:rFonts w:ascii="Times New Roman" w:hAnsi="Times New Roman" w:cs="Times New Roman"/>
          <w:b/>
          <w:sz w:val="24"/>
          <w:szCs w:val="24"/>
        </w:rPr>
        <w:t>mental health services</w:t>
      </w:r>
      <w:r w:rsidR="00297013">
        <w:rPr>
          <w:rFonts w:ascii="Times New Roman" w:hAnsi="Times New Roman" w:cs="Times New Roman"/>
          <w:b/>
          <w:sz w:val="24"/>
          <w:szCs w:val="24"/>
        </w:rPr>
        <w:t xml:space="preserve"> (from 2010-2012 NHIS)</w:t>
      </w:r>
    </w:p>
    <w:p w:rsidR="00154B7A" w:rsidRPr="00D45356" w:rsidRDefault="00154B7A" w:rsidP="00154B7A">
      <w:pPr>
        <w:pStyle w:val="CM68"/>
        <w:numPr>
          <w:ilvl w:val="0"/>
          <w:numId w:val="7"/>
        </w:numPr>
        <w:spacing w:after="232" w:line="211" w:lineRule="atLeast"/>
        <w:ind w:right="495"/>
        <w:rPr>
          <w:color w:val="000000"/>
        </w:rPr>
      </w:pP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Sometimes students get treatment or counseling through the school system for DIFFICULTIES WITH emotions, concentration, behavior, or being able to get along with others. </w:t>
      </w:r>
    </w:p>
    <w:p w:rsidR="00154B7A" w:rsidRPr="00D45356" w:rsidRDefault="00154B7A" w:rsidP="00154B7A">
      <w:pPr>
        <w:pStyle w:val="CM66"/>
        <w:spacing w:after="135" w:line="213" w:lineRule="atLeast"/>
        <w:ind w:left="359"/>
        <w:rPr>
          <w:color w:val="000000"/>
        </w:rPr>
      </w:pPr>
      <w:r w:rsidRPr="00D45356">
        <w:rPr>
          <w:color w:val="000000"/>
        </w:rPr>
        <w:t xml:space="preserve">DURING THE PAST 6 MONTHS, did [fill: S.C. name] receive any treatment or counseling FROM A SCHOOL SOCIAL WORKER, SCHOOL PSYCHOLOGIST, SCHOOL NURSE, SCHOOL COUNSELOR, SPECIAL ED TEACHER, OR SCHOOL SPEECH, OCCUPATIONAL OR PHYSICAL THERAPIST? </w:t>
      </w:r>
    </w:p>
    <w:p w:rsidR="00154B7A" w:rsidRPr="00D45356" w:rsidRDefault="00154B7A" w:rsidP="00154B7A">
      <w:pPr>
        <w:pStyle w:val="ListParagraph"/>
        <w:ind w:left="36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Yes </w:t>
      </w:r>
    </w:p>
    <w:p w:rsidR="00154B7A" w:rsidRPr="00D45356" w:rsidRDefault="00154B7A" w:rsidP="00154B7A">
      <w:pPr>
        <w:pStyle w:val="ListParagraph"/>
        <w:ind w:left="36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lastRenderedPageBreak/>
        <w:t xml:space="preserve">2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No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br/>
      </w: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7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Refused</w:t>
      </w:r>
    </w:p>
    <w:p w:rsidR="00154B7A" w:rsidRPr="00D45356" w:rsidRDefault="00154B7A" w:rsidP="00154B7A">
      <w:pPr>
        <w:pStyle w:val="ListParagraph"/>
        <w:ind w:left="36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Don't know</w:t>
      </w:r>
    </w:p>
    <w:p w:rsidR="00154B7A" w:rsidRPr="00D45356" w:rsidRDefault="00154B7A" w:rsidP="00154B7A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154B7A" w:rsidRPr="00D45356" w:rsidRDefault="00154B7A" w:rsidP="00154B7A">
      <w:pPr>
        <w:pStyle w:val="CM66"/>
        <w:numPr>
          <w:ilvl w:val="0"/>
          <w:numId w:val="7"/>
        </w:numPr>
        <w:spacing w:after="135" w:line="213" w:lineRule="atLeast"/>
        <w:rPr>
          <w:color w:val="000000"/>
        </w:rPr>
      </w:pP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At any time DURING THE PAST 6 MONTHS did [fill1: S.C. name] attend a school for students with difficulties with emotions, concentration, behavior, or being able to get along with others? </w:t>
      </w:r>
    </w:p>
    <w:p w:rsidR="00154B7A" w:rsidRPr="00D45356" w:rsidRDefault="00154B7A" w:rsidP="00154B7A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Yes </w:t>
      </w:r>
    </w:p>
    <w:p w:rsidR="00154B7A" w:rsidRPr="00D45356" w:rsidRDefault="00154B7A" w:rsidP="00154B7A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2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No </w:t>
      </w:r>
    </w:p>
    <w:p w:rsidR="00154B7A" w:rsidRPr="00D45356" w:rsidRDefault="00154B7A" w:rsidP="00154B7A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7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Refused</w:t>
      </w:r>
    </w:p>
    <w:p w:rsidR="00154B7A" w:rsidRPr="00D45356" w:rsidRDefault="00154B7A" w:rsidP="00154B7A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Don't know</w:t>
      </w:r>
    </w:p>
    <w:p w:rsidR="00044520" w:rsidRPr="00D45356" w:rsidRDefault="00044520" w:rsidP="00154B7A">
      <w:pPr>
        <w:pStyle w:val="ListParagraph"/>
        <w:ind w:left="359"/>
        <w:rPr>
          <w:rFonts w:ascii="Times New Roman" w:hAnsi="Times New Roman" w:cs="Times New Roman"/>
          <w:sz w:val="24"/>
          <w:szCs w:val="24"/>
        </w:rPr>
      </w:pPr>
    </w:p>
    <w:p w:rsidR="00044520" w:rsidRPr="00D45356" w:rsidRDefault="00044520" w:rsidP="00044520">
      <w:pPr>
        <w:pStyle w:val="CM68"/>
        <w:numPr>
          <w:ilvl w:val="0"/>
          <w:numId w:val="7"/>
        </w:numPr>
        <w:spacing w:after="232" w:line="213" w:lineRule="atLeast"/>
        <w:ind w:right="152"/>
        <w:rPr>
          <w:color w:val="000000"/>
        </w:rPr>
      </w:pPr>
      <w:r w:rsidRPr="00D45356">
        <w:rPr>
          <w:color w:val="000000"/>
        </w:rPr>
        <w:t xml:space="preserve">Regular schools sometimes provide programs for students with difficulties with emotions, concentration, behavior, or being able to get along with others. </w:t>
      </w:r>
    </w:p>
    <w:p w:rsidR="00044520" w:rsidRPr="00D45356" w:rsidRDefault="00044520" w:rsidP="00044520">
      <w:pPr>
        <w:pStyle w:val="CM66"/>
        <w:spacing w:after="135" w:line="213" w:lineRule="atLeast"/>
        <w:ind w:left="359"/>
        <w:rPr>
          <w:color w:val="000000"/>
        </w:rPr>
      </w:pPr>
      <w:r w:rsidRPr="00D45356">
        <w:rPr>
          <w:color w:val="000000"/>
        </w:rPr>
        <w:t xml:space="preserve">DURING THE PAST 6 MONTHS, did [fill1: S.C. name] participate in a school program that was just for students with these kinds of difficulties? </w:t>
      </w:r>
    </w:p>
    <w:p w:rsidR="00044520" w:rsidRPr="00D45356" w:rsidRDefault="00044520" w:rsidP="00044520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Yes </w:t>
      </w:r>
    </w:p>
    <w:p w:rsidR="00044520" w:rsidRPr="00D45356" w:rsidRDefault="00044520" w:rsidP="00044520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2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No </w:t>
      </w:r>
    </w:p>
    <w:p w:rsidR="00044520" w:rsidRPr="00D45356" w:rsidRDefault="00044520" w:rsidP="00044520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7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Refused </w:t>
      </w:r>
    </w:p>
    <w:p w:rsidR="00044520" w:rsidRPr="00D45356" w:rsidRDefault="00044520" w:rsidP="00044520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Don't know</w:t>
      </w:r>
    </w:p>
    <w:p w:rsidR="00C334DA" w:rsidRPr="00D45356" w:rsidRDefault="00C334DA" w:rsidP="00044520">
      <w:pPr>
        <w:pStyle w:val="ListParagraph"/>
        <w:ind w:left="359"/>
        <w:rPr>
          <w:rFonts w:ascii="Times New Roman" w:hAnsi="Times New Roman" w:cs="Times New Roman"/>
          <w:sz w:val="24"/>
          <w:szCs w:val="24"/>
        </w:rPr>
      </w:pPr>
    </w:p>
    <w:p w:rsidR="00C334DA" w:rsidRPr="00D45356" w:rsidRDefault="00BD3964" w:rsidP="00C334DA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Questions that identify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nonschoo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>-</w:t>
      </w:r>
      <w:r w:rsidR="00C334DA" w:rsidRPr="00FE7510">
        <w:rPr>
          <w:rFonts w:ascii="Times New Roman" w:hAnsi="Times New Roman" w:cs="Times New Roman"/>
          <w:b/>
          <w:sz w:val="24"/>
          <w:szCs w:val="24"/>
        </w:rPr>
        <w:t xml:space="preserve">based </w:t>
      </w:r>
      <w:r w:rsidR="00FE7510" w:rsidRPr="00FE7510">
        <w:rPr>
          <w:rFonts w:ascii="Times New Roman" w:hAnsi="Times New Roman" w:cs="Times New Roman"/>
          <w:b/>
          <w:sz w:val="24"/>
          <w:szCs w:val="24"/>
        </w:rPr>
        <w:t xml:space="preserve">psychosocial </w:t>
      </w:r>
      <w:r w:rsidR="00C334DA" w:rsidRPr="00FE7510">
        <w:rPr>
          <w:rFonts w:ascii="Times New Roman" w:hAnsi="Times New Roman" w:cs="Times New Roman"/>
          <w:b/>
          <w:sz w:val="24"/>
          <w:szCs w:val="24"/>
        </w:rPr>
        <w:t>services</w:t>
      </w:r>
      <w:r w:rsidR="00297013">
        <w:rPr>
          <w:rFonts w:ascii="Times New Roman" w:hAnsi="Times New Roman" w:cs="Times New Roman"/>
          <w:b/>
          <w:sz w:val="24"/>
          <w:szCs w:val="24"/>
        </w:rPr>
        <w:t xml:space="preserve"> (from 2010-2012 NHIS or 2011-2012 NHIS only as indicated below)</w:t>
      </w:r>
    </w:p>
    <w:p w:rsidR="00C334DA" w:rsidRPr="00D45356" w:rsidRDefault="00297013" w:rsidP="00C334DA">
      <w:pPr>
        <w:pStyle w:val="CM68"/>
        <w:numPr>
          <w:ilvl w:val="0"/>
          <w:numId w:val="8"/>
        </w:numPr>
        <w:spacing w:after="232" w:line="213" w:lineRule="atLeast"/>
        <w:rPr>
          <w:color w:val="000000"/>
        </w:rPr>
      </w:pPr>
      <w:r>
        <w:rPr>
          <w:b/>
          <w:bCs/>
          <w:color w:val="000000"/>
        </w:rPr>
        <w:t xml:space="preserve">(2010-2012 NHIS) </w:t>
      </w:r>
      <w:proofErr w:type="spellStart"/>
      <w:r w:rsidR="00C334DA" w:rsidRPr="00D45356">
        <w:rPr>
          <w:b/>
          <w:bCs/>
          <w:color w:val="000000"/>
        </w:rPr>
        <w:t>QuestionText</w:t>
      </w:r>
      <w:proofErr w:type="spellEnd"/>
      <w:r w:rsidR="00C334DA" w:rsidRPr="00D45356">
        <w:rPr>
          <w:b/>
          <w:bCs/>
          <w:color w:val="000000"/>
        </w:rPr>
        <w:t xml:space="preserve">: </w:t>
      </w:r>
      <w:r w:rsidR="00C334DA" w:rsidRPr="00D45356">
        <w:rPr>
          <w:color w:val="000000"/>
        </w:rPr>
        <w:t xml:space="preserve">[fill2: Now I’d like to ask about places other than {S.C. name}’s school where children and adolescents receive treatment or counseling for difficulties with emotions, concentration, behavior, or being able to get along with others.] </w:t>
      </w:r>
    </w:p>
    <w:p w:rsidR="00C334DA" w:rsidRPr="00D45356" w:rsidRDefault="00C334DA" w:rsidP="001958CB">
      <w:pPr>
        <w:pStyle w:val="CM68"/>
        <w:spacing w:after="232"/>
        <w:ind w:left="359"/>
        <w:rPr>
          <w:color w:val="000000"/>
        </w:rPr>
      </w:pPr>
      <w:r w:rsidRPr="00D45356">
        <w:rPr>
          <w:color w:val="000000"/>
        </w:rPr>
        <w:t xml:space="preserve">DURING THE PAST 6 MONTHS, did [fill1: SC name] receive treatment or counseling for these difficulties... </w:t>
      </w:r>
    </w:p>
    <w:p w:rsidR="00C334DA" w:rsidRPr="00D45356" w:rsidRDefault="00C334DA" w:rsidP="00C334DA">
      <w:pPr>
        <w:pStyle w:val="CM66"/>
        <w:spacing w:after="135"/>
        <w:ind w:firstLine="359"/>
        <w:rPr>
          <w:color w:val="000000"/>
        </w:rPr>
      </w:pPr>
      <w:proofErr w:type="gramStart"/>
      <w:r w:rsidRPr="00D45356">
        <w:rPr>
          <w:color w:val="000000"/>
        </w:rPr>
        <w:t>In an office, clinic or center in your community?</w:t>
      </w:r>
      <w:proofErr w:type="gramEnd"/>
      <w:r w:rsidRPr="00D45356">
        <w:rPr>
          <w:color w:val="000000"/>
        </w:rPr>
        <w:t xml:space="preserve"> </w:t>
      </w:r>
    </w:p>
    <w:p w:rsidR="00C334DA" w:rsidRPr="00D45356" w:rsidRDefault="00C334DA" w:rsidP="00C334DA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Yes </w:t>
      </w:r>
    </w:p>
    <w:p w:rsidR="00C334DA" w:rsidRPr="00D45356" w:rsidRDefault="00C334DA" w:rsidP="00C334DA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2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No </w:t>
      </w:r>
    </w:p>
    <w:p w:rsidR="00C334DA" w:rsidRPr="00D45356" w:rsidRDefault="00C334DA" w:rsidP="00C334DA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7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Refused </w:t>
      </w:r>
    </w:p>
    <w:p w:rsidR="00C334DA" w:rsidRPr="00D45356" w:rsidRDefault="00C334DA" w:rsidP="00C334DA">
      <w:pPr>
        <w:pStyle w:val="ListParagraph"/>
        <w:ind w:left="359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Don't know</w:t>
      </w:r>
    </w:p>
    <w:p w:rsidR="00927D30" w:rsidRPr="00D45356" w:rsidRDefault="00927D30" w:rsidP="00C334DA">
      <w:pPr>
        <w:pStyle w:val="ListParagraph"/>
        <w:ind w:left="359"/>
        <w:rPr>
          <w:rFonts w:ascii="Times New Roman" w:hAnsi="Times New Roman" w:cs="Times New Roman"/>
          <w:sz w:val="24"/>
          <w:szCs w:val="24"/>
        </w:rPr>
      </w:pPr>
    </w:p>
    <w:p w:rsidR="00927D30" w:rsidRPr="00D45356" w:rsidRDefault="00927D30" w:rsidP="00927D30">
      <w:pPr>
        <w:pStyle w:val="CM68"/>
        <w:spacing w:after="232"/>
        <w:ind w:left="1382" w:hanging="1383"/>
        <w:jc w:val="both"/>
        <w:rPr>
          <w:color w:val="000000"/>
        </w:rPr>
      </w:pPr>
      <w:r w:rsidRPr="00D45356">
        <w:rPr>
          <w:b/>
        </w:rPr>
        <w:t>1a)</w:t>
      </w:r>
      <w:r w:rsidRPr="00D45356">
        <w:t xml:space="preserve"> </w:t>
      </w:r>
      <w:r w:rsidR="00297013">
        <w:t xml:space="preserve"> </w:t>
      </w:r>
      <w:r w:rsidR="00297013" w:rsidRPr="00297013">
        <w:rPr>
          <w:b/>
        </w:rPr>
        <w:t xml:space="preserve">(2011-2012 NHIS only) </w:t>
      </w: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</w:p>
    <w:p w:rsidR="00927D30" w:rsidRPr="00D45356" w:rsidRDefault="00927D30" w:rsidP="00927D30">
      <w:pPr>
        <w:pStyle w:val="CM68"/>
        <w:spacing w:after="232"/>
        <w:ind w:right="5117" w:firstLine="577"/>
        <w:rPr>
          <w:color w:val="000000"/>
        </w:rPr>
      </w:pPr>
      <w:r w:rsidRPr="00D45356">
        <w:rPr>
          <w:color w:val="000000"/>
        </w:rPr>
        <w:t xml:space="preserve">Who provided the treatment or counseling? </w:t>
      </w:r>
    </w:p>
    <w:p w:rsidR="00927D30" w:rsidRPr="00D45356" w:rsidRDefault="00927D30" w:rsidP="00927D30">
      <w:pPr>
        <w:pStyle w:val="CM66"/>
        <w:spacing w:after="135"/>
        <w:ind w:right="5027" w:firstLine="577"/>
        <w:rPr>
          <w:color w:val="000000"/>
        </w:rPr>
      </w:pPr>
      <w:r w:rsidRPr="00D45356">
        <w:rPr>
          <w:color w:val="000000"/>
        </w:rPr>
        <w:t xml:space="preserve">*Enter all that apply, separate with commas.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lastRenderedPageBreak/>
        <w:t xml:space="preserve">1 </w:t>
      </w:r>
      <w:r w:rsidRPr="00D45356">
        <w:rPr>
          <w:color w:val="000000"/>
        </w:rPr>
        <w:t xml:space="preserve">Pediatrician or family docto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 xml:space="preserve">Psychiatrist, psychologist, clinical social worker or psychiatric nurse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 xml:space="preserve">Speech, occupational or physical therapist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 xml:space="preserve">Religious or spiritual counselor or adviso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5 </w:t>
      </w:r>
      <w:r w:rsidRPr="00D45356">
        <w:rPr>
          <w:color w:val="000000"/>
        </w:rPr>
        <w:t xml:space="preserve">Probation or juvenile corrections officer or court counselo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6 </w:t>
      </w:r>
      <w:r w:rsidRPr="00D45356">
        <w:rPr>
          <w:color w:val="000000"/>
        </w:rPr>
        <w:t xml:space="preserve">Othe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927D30" w:rsidRPr="00D45356" w:rsidRDefault="00927D30" w:rsidP="00927D30">
      <w:pPr>
        <w:pStyle w:val="CM66"/>
        <w:spacing w:after="135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't know </w:t>
      </w:r>
    </w:p>
    <w:p w:rsidR="00927D30" w:rsidRPr="00D45356" w:rsidRDefault="00927D30" w:rsidP="00927D30">
      <w:pPr>
        <w:rPr>
          <w:rFonts w:ascii="Times New Roman" w:hAnsi="Times New Roman" w:cs="Times New Roman"/>
          <w:sz w:val="24"/>
          <w:szCs w:val="24"/>
        </w:rPr>
      </w:pPr>
    </w:p>
    <w:p w:rsidR="00927D30" w:rsidRPr="00D45356" w:rsidRDefault="00927D30" w:rsidP="00297013">
      <w:pPr>
        <w:pStyle w:val="CM68"/>
        <w:spacing w:line="213" w:lineRule="atLeast"/>
        <w:ind w:left="1383" w:hanging="1383"/>
        <w:rPr>
          <w:color w:val="000000"/>
        </w:rPr>
      </w:pPr>
      <w:r w:rsidRPr="00D45356">
        <w:rPr>
          <w:b/>
          <w:bCs/>
          <w:color w:val="000000"/>
        </w:rPr>
        <w:t xml:space="preserve">1b) </w:t>
      </w:r>
      <w:r w:rsidR="00297013" w:rsidRPr="00297013">
        <w:rPr>
          <w:b/>
        </w:rPr>
        <w:t>(2011-2012 NHIS only)</w:t>
      </w:r>
      <w:r w:rsidR="00297013">
        <w:rPr>
          <w:b/>
        </w:rPr>
        <w:t xml:space="preserve"> </w:t>
      </w: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You just told me [S.C. </w:t>
      </w:r>
      <w:r w:rsidR="00297013">
        <w:rPr>
          <w:color w:val="000000"/>
        </w:rPr>
        <w:t xml:space="preserve">name] received treatment from a </w:t>
      </w:r>
      <w:r w:rsidRPr="00D45356">
        <w:rPr>
          <w:color w:val="000000"/>
        </w:rPr>
        <w:t xml:space="preserve">psychiatrist, psychologist, clinical social worker or psychiatric nurse. Who was this? </w:t>
      </w:r>
    </w:p>
    <w:p w:rsidR="00297013" w:rsidRPr="00297013" w:rsidRDefault="00927D30" w:rsidP="00297013">
      <w:pPr>
        <w:pStyle w:val="CM66"/>
        <w:spacing w:line="213" w:lineRule="atLeast"/>
        <w:ind w:left="1382"/>
        <w:rPr>
          <w:color w:val="000000"/>
        </w:rPr>
      </w:pPr>
      <w:r w:rsidRPr="00D45356">
        <w:rPr>
          <w:color w:val="000000"/>
        </w:rPr>
        <w:t xml:space="preserve">*Enter all that apply, separate with commas </w:t>
      </w:r>
    </w:p>
    <w:p w:rsidR="00927D30" w:rsidRPr="00D45356" w:rsidRDefault="00927D30" w:rsidP="00927D30">
      <w:pPr>
        <w:spacing w:after="0" w:line="24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Psychiatrist </w:t>
      </w:r>
    </w:p>
    <w:p w:rsidR="00927D30" w:rsidRPr="00D45356" w:rsidRDefault="00927D30" w:rsidP="00927D30">
      <w:pPr>
        <w:spacing w:after="0" w:line="24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2 </w:t>
      </w:r>
      <w:proofErr w:type="gramStart"/>
      <w:r w:rsidRPr="00D45356">
        <w:rPr>
          <w:rFonts w:ascii="Times New Roman" w:hAnsi="Times New Roman" w:cs="Times New Roman"/>
          <w:color w:val="000000"/>
          <w:sz w:val="24"/>
          <w:szCs w:val="24"/>
        </w:rPr>
        <w:t>Psychologist</w:t>
      </w:r>
      <w:proofErr w:type="gramEnd"/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927D30" w:rsidRPr="00D45356" w:rsidRDefault="00927D30" w:rsidP="00927D30">
      <w:pPr>
        <w:spacing w:after="0" w:line="24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3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Clinical social worker </w:t>
      </w:r>
    </w:p>
    <w:p w:rsidR="00927D30" w:rsidRPr="00D45356" w:rsidRDefault="00927D30" w:rsidP="00927D30">
      <w:pPr>
        <w:spacing w:after="0" w:line="24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4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Psychiatric nurse</w:t>
      </w:r>
    </w:p>
    <w:p w:rsidR="00927D30" w:rsidRPr="00D45356" w:rsidRDefault="00927D30" w:rsidP="00927D30">
      <w:pPr>
        <w:spacing w:after="0" w:line="24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7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Refused</w:t>
      </w:r>
    </w:p>
    <w:p w:rsidR="00927D30" w:rsidRPr="00D45356" w:rsidRDefault="00927D30" w:rsidP="00927D30">
      <w:pPr>
        <w:spacing w:after="0" w:line="24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Don't know</w:t>
      </w:r>
    </w:p>
    <w:p w:rsidR="00927D30" w:rsidRPr="00D45356" w:rsidRDefault="00927D30" w:rsidP="00927D30">
      <w:pPr>
        <w:spacing w:after="0" w:line="24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</w:p>
    <w:p w:rsidR="00F23E4C" w:rsidRPr="00D45356" w:rsidRDefault="00F23E4C" w:rsidP="00927D30">
      <w:pPr>
        <w:spacing w:after="0" w:line="240" w:lineRule="auto"/>
        <w:ind w:firstLine="720"/>
        <w:rPr>
          <w:rFonts w:ascii="Times New Roman" w:hAnsi="Times New Roman" w:cs="Times New Roman"/>
          <w:color w:val="000000"/>
          <w:sz w:val="24"/>
          <w:szCs w:val="24"/>
        </w:rPr>
      </w:pPr>
    </w:p>
    <w:p w:rsidR="00927D30" w:rsidRPr="00D45356" w:rsidRDefault="00297013" w:rsidP="00927D30">
      <w:pPr>
        <w:pStyle w:val="CM68"/>
        <w:numPr>
          <w:ilvl w:val="0"/>
          <w:numId w:val="8"/>
        </w:numPr>
        <w:spacing w:after="232"/>
        <w:rPr>
          <w:color w:val="000000"/>
        </w:rPr>
      </w:pPr>
      <w:r>
        <w:rPr>
          <w:b/>
          <w:bCs/>
          <w:color w:val="000000"/>
        </w:rPr>
        <w:t xml:space="preserve">(2010-2012 NHIS) </w:t>
      </w:r>
      <w:proofErr w:type="spellStart"/>
      <w:r w:rsidR="00927D30" w:rsidRPr="00D45356">
        <w:rPr>
          <w:b/>
          <w:bCs/>
          <w:color w:val="000000"/>
        </w:rPr>
        <w:t>QuestionText</w:t>
      </w:r>
      <w:proofErr w:type="spellEnd"/>
      <w:r w:rsidR="00927D30" w:rsidRPr="00D45356">
        <w:rPr>
          <w:b/>
          <w:bCs/>
          <w:color w:val="000000"/>
        </w:rPr>
        <w:t xml:space="preserve">: </w:t>
      </w:r>
      <w:r w:rsidR="00927D30" w:rsidRPr="00D45356">
        <w:rPr>
          <w:color w:val="000000"/>
        </w:rPr>
        <w:t xml:space="preserve">DURING THE PAST 6 MONTHS, did [fill1: SC name] receive treatment or counseling for these difficulties... </w:t>
      </w:r>
    </w:p>
    <w:p w:rsidR="00927D30" w:rsidRPr="00D45356" w:rsidRDefault="00927D30" w:rsidP="00927D30">
      <w:pPr>
        <w:pStyle w:val="CM66"/>
        <w:spacing w:after="135"/>
        <w:ind w:firstLine="359"/>
        <w:rPr>
          <w:color w:val="000000"/>
        </w:rPr>
      </w:pPr>
      <w:proofErr w:type="gramStart"/>
      <w:r w:rsidRPr="00D45356">
        <w:rPr>
          <w:color w:val="000000"/>
        </w:rPr>
        <w:t>In your home, for example, from a visiting teacher or counselor?</w:t>
      </w:r>
      <w:proofErr w:type="gramEnd"/>
      <w:r w:rsidRPr="00D45356">
        <w:rPr>
          <w:color w:val="000000"/>
        </w:rPr>
        <w:t xml:space="preserve"> </w:t>
      </w:r>
    </w:p>
    <w:p w:rsidR="00927D30" w:rsidRPr="00D45356" w:rsidRDefault="00927D30" w:rsidP="00927D30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Yes </w:t>
      </w:r>
    </w:p>
    <w:p w:rsidR="00927D30" w:rsidRPr="00D45356" w:rsidRDefault="00927D30" w:rsidP="00927D30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 xml:space="preserve">No </w:t>
      </w:r>
    </w:p>
    <w:p w:rsidR="00927D30" w:rsidRPr="00D45356" w:rsidRDefault="00927D30" w:rsidP="00927D30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927D30" w:rsidRDefault="00927D30" w:rsidP="00927D30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't know </w:t>
      </w:r>
    </w:p>
    <w:p w:rsidR="00297013" w:rsidRPr="00297013" w:rsidRDefault="00297013" w:rsidP="00297013"/>
    <w:p w:rsidR="00927D30" w:rsidRPr="00D45356" w:rsidRDefault="00F23E4C" w:rsidP="00F23E4C">
      <w:pPr>
        <w:pStyle w:val="CM68"/>
        <w:spacing w:after="194"/>
        <w:rPr>
          <w:color w:val="000000"/>
        </w:rPr>
      </w:pPr>
      <w:r w:rsidRPr="00D45356">
        <w:rPr>
          <w:b/>
          <w:bCs/>
          <w:color w:val="000000"/>
        </w:rPr>
        <w:t xml:space="preserve">2a)  </w:t>
      </w:r>
      <w:r w:rsidR="00366204" w:rsidRPr="00297013">
        <w:rPr>
          <w:b/>
        </w:rPr>
        <w:t>(2011-2012 NHIS only)</w:t>
      </w:r>
      <w:r w:rsidRPr="00D45356">
        <w:rPr>
          <w:b/>
          <w:bCs/>
          <w:color w:val="000000"/>
        </w:rPr>
        <w:t xml:space="preserve"> </w:t>
      </w:r>
      <w:proofErr w:type="spellStart"/>
      <w:r w:rsidR="00927D30" w:rsidRPr="00D45356">
        <w:rPr>
          <w:b/>
          <w:bCs/>
          <w:color w:val="000000"/>
        </w:rPr>
        <w:t>QuestionText</w:t>
      </w:r>
      <w:proofErr w:type="spellEnd"/>
      <w:r w:rsidR="00927D30" w:rsidRPr="00D45356">
        <w:rPr>
          <w:b/>
          <w:bCs/>
          <w:color w:val="000000"/>
        </w:rPr>
        <w:t xml:space="preserve">: </w:t>
      </w:r>
      <w:r w:rsidR="00927D30" w:rsidRPr="00D45356">
        <w:rPr>
          <w:color w:val="000000"/>
        </w:rPr>
        <w:t xml:space="preserve">Who provided the treatment or counseling? </w:t>
      </w:r>
    </w:p>
    <w:p w:rsidR="00927D30" w:rsidRPr="00D45356" w:rsidRDefault="00927D30" w:rsidP="00F23E4C">
      <w:pPr>
        <w:pStyle w:val="CM66"/>
        <w:spacing w:after="135"/>
        <w:ind w:right="5027" w:firstLine="577"/>
        <w:rPr>
          <w:color w:val="000000"/>
        </w:rPr>
      </w:pPr>
      <w:r w:rsidRPr="00D45356">
        <w:rPr>
          <w:color w:val="000000"/>
        </w:rPr>
        <w:t xml:space="preserve">*Enter all that apply, separate with commas.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Pediatrician or family docto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 xml:space="preserve">Psychiatrist, psychologist, clinical social worker or psychiatric nurse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 xml:space="preserve">Speech, occupational or physical therapist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 xml:space="preserve">Religious or spiritual counselor or adviso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5 </w:t>
      </w:r>
      <w:r w:rsidRPr="00D45356">
        <w:rPr>
          <w:color w:val="000000"/>
        </w:rPr>
        <w:t xml:space="preserve">Probation or juvenile corrections officer or court counselo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6 </w:t>
      </w:r>
      <w:r w:rsidRPr="00D45356">
        <w:rPr>
          <w:color w:val="000000"/>
        </w:rPr>
        <w:t xml:space="preserve">Othe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F23E4C" w:rsidRPr="00D45356" w:rsidRDefault="00927D30" w:rsidP="00F23E4C">
      <w:pPr>
        <w:pStyle w:val="CM66"/>
        <w:spacing w:after="135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’t know </w:t>
      </w:r>
    </w:p>
    <w:p w:rsidR="00927D30" w:rsidRPr="00D45356" w:rsidRDefault="00F23E4C" w:rsidP="00927D30">
      <w:pPr>
        <w:pStyle w:val="CM68"/>
        <w:spacing w:after="232" w:line="213" w:lineRule="atLeast"/>
        <w:ind w:left="1382" w:hanging="1383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2b) </w:t>
      </w:r>
      <w:r w:rsidR="00366204" w:rsidRPr="00297013">
        <w:rPr>
          <w:b/>
        </w:rPr>
        <w:t>(2011-2012 NHIS only)</w:t>
      </w:r>
      <w:r w:rsidR="00366204">
        <w:rPr>
          <w:b/>
        </w:rPr>
        <w:t xml:space="preserve"> </w:t>
      </w:r>
      <w:proofErr w:type="spellStart"/>
      <w:r w:rsidR="00927D30" w:rsidRPr="00D45356">
        <w:rPr>
          <w:b/>
          <w:bCs/>
          <w:color w:val="000000"/>
        </w:rPr>
        <w:t>QuestionText</w:t>
      </w:r>
      <w:proofErr w:type="spellEnd"/>
      <w:r w:rsidR="00927D30" w:rsidRPr="00D45356">
        <w:rPr>
          <w:b/>
          <w:bCs/>
          <w:color w:val="000000"/>
        </w:rPr>
        <w:t xml:space="preserve">: </w:t>
      </w:r>
      <w:r w:rsidR="00927D30" w:rsidRPr="00D45356">
        <w:rPr>
          <w:color w:val="000000"/>
        </w:rPr>
        <w:t xml:space="preserve">You just told me [S.C. name] received treatment from a psychiatrist, psychologist, clinical social worker or psychiatric nurse. Who was this? </w:t>
      </w:r>
    </w:p>
    <w:p w:rsidR="00927D30" w:rsidRPr="00D45356" w:rsidRDefault="00927D30" w:rsidP="00927D30">
      <w:pPr>
        <w:pStyle w:val="CM66"/>
        <w:spacing w:after="135"/>
        <w:ind w:left="1382"/>
        <w:jc w:val="both"/>
        <w:rPr>
          <w:color w:val="000000"/>
        </w:rPr>
      </w:pPr>
      <w:r w:rsidRPr="00D45356">
        <w:rPr>
          <w:color w:val="000000"/>
        </w:rPr>
        <w:t xml:space="preserve">*Enter all that apply, separate with commas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Psychiatrist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proofErr w:type="gramStart"/>
      <w:r w:rsidRPr="00D45356">
        <w:rPr>
          <w:color w:val="000000"/>
        </w:rPr>
        <w:t>Psychologist</w:t>
      </w:r>
      <w:proofErr w:type="gramEnd"/>
      <w:r w:rsidRPr="00D45356">
        <w:rPr>
          <w:color w:val="000000"/>
        </w:rPr>
        <w:t xml:space="preserve">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lastRenderedPageBreak/>
        <w:t xml:space="preserve">3 </w:t>
      </w:r>
      <w:r w:rsidRPr="00D45356">
        <w:rPr>
          <w:color w:val="000000"/>
        </w:rPr>
        <w:t xml:space="preserve">Clinical social worker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 xml:space="preserve">Psychiatric nurse </w:t>
      </w:r>
    </w:p>
    <w:p w:rsidR="00927D30" w:rsidRPr="00D45356" w:rsidRDefault="00927D30" w:rsidP="00927D30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927D30" w:rsidRPr="00D45356" w:rsidRDefault="00927D30" w:rsidP="00927D30">
      <w:pPr>
        <w:pStyle w:val="CM66"/>
        <w:spacing w:after="135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’t know </w:t>
      </w:r>
    </w:p>
    <w:p w:rsidR="00F23E4C" w:rsidRPr="00D45356" w:rsidRDefault="00F23E4C" w:rsidP="00F23E4C">
      <w:pPr>
        <w:rPr>
          <w:rFonts w:ascii="Times New Roman" w:hAnsi="Times New Roman" w:cs="Times New Roman"/>
          <w:sz w:val="24"/>
          <w:szCs w:val="24"/>
        </w:rPr>
      </w:pPr>
    </w:p>
    <w:p w:rsidR="00F23E4C" w:rsidRPr="00D45356" w:rsidRDefault="00366204" w:rsidP="00F23E4C">
      <w:pPr>
        <w:pStyle w:val="CM68"/>
        <w:numPr>
          <w:ilvl w:val="0"/>
          <w:numId w:val="8"/>
        </w:numPr>
        <w:spacing w:after="232"/>
        <w:rPr>
          <w:color w:val="000000"/>
        </w:rPr>
      </w:pPr>
      <w:r>
        <w:rPr>
          <w:b/>
          <w:bCs/>
          <w:color w:val="000000"/>
        </w:rPr>
        <w:t xml:space="preserve">(2010-2012 NHIS) </w:t>
      </w:r>
      <w:proofErr w:type="spellStart"/>
      <w:r w:rsidR="00F23E4C" w:rsidRPr="00D45356">
        <w:rPr>
          <w:b/>
          <w:bCs/>
          <w:color w:val="000000"/>
        </w:rPr>
        <w:t>QuestionText</w:t>
      </w:r>
      <w:proofErr w:type="spellEnd"/>
      <w:r w:rsidR="00F23E4C" w:rsidRPr="00D45356">
        <w:rPr>
          <w:b/>
          <w:bCs/>
          <w:color w:val="000000"/>
        </w:rPr>
        <w:t xml:space="preserve">: </w:t>
      </w:r>
      <w:r w:rsidR="00F23E4C" w:rsidRPr="00D45356">
        <w:rPr>
          <w:color w:val="000000"/>
        </w:rPr>
        <w:t xml:space="preserve">DURING THE PAST 6 MONTHS, did [fill1: SC name] receive treatment or counseling for these difficulties... </w:t>
      </w:r>
    </w:p>
    <w:p w:rsidR="00F23E4C" w:rsidRPr="00D45356" w:rsidRDefault="00F23E4C" w:rsidP="00F23E4C">
      <w:pPr>
        <w:pStyle w:val="CM66"/>
        <w:spacing w:after="135"/>
        <w:ind w:firstLine="359"/>
        <w:rPr>
          <w:color w:val="000000"/>
        </w:rPr>
      </w:pPr>
      <w:proofErr w:type="gramStart"/>
      <w:r w:rsidRPr="00D45356">
        <w:rPr>
          <w:color w:val="000000"/>
        </w:rPr>
        <w:t>In a hospital emergency room, crisis center, or emergency shelter?</w:t>
      </w:r>
      <w:proofErr w:type="gramEnd"/>
      <w:r w:rsidRPr="00D45356">
        <w:rPr>
          <w:color w:val="000000"/>
        </w:rPr>
        <w:t xml:space="preserve"> </w:t>
      </w:r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Yes </w:t>
      </w:r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>No</w:t>
      </w:r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color w:val="000000"/>
        </w:rPr>
        <w:t xml:space="preserve"> </w:t>
      </w: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’t know </w:t>
      </w:r>
    </w:p>
    <w:p w:rsidR="00F23E4C" w:rsidRPr="00D45356" w:rsidRDefault="00F23E4C" w:rsidP="00F23E4C">
      <w:pPr>
        <w:rPr>
          <w:rFonts w:ascii="Times New Roman" w:hAnsi="Times New Roman" w:cs="Times New Roman"/>
          <w:sz w:val="24"/>
          <w:szCs w:val="24"/>
        </w:rPr>
      </w:pPr>
    </w:p>
    <w:p w:rsidR="00F23E4C" w:rsidRPr="00D45356" w:rsidRDefault="00F23E4C" w:rsidP="00366204">
      <w:pPr>
        <w:pStyle w:val="CM68"/>
        <w:spacing w:after="232"/>
        <w:ind w:right="5117"/>
        <w:rPr>
          <w:color w:val="000000"/>
        </w:rPr>
      </w:pPr>
      <w:r w:rsidRPr="00D45356">
        <w:rPr>
          <w:b/>
          <w:color w:val="000000"/>
        </w:rPr>
        <w:t>3a)</w:t>
      </w:r>
      <w:r w:rsidRPr="00D45356">
        <w:rPr>
          <w:color w:val="000000"/>
        </w:rPr>
        <w:t xml:space="preserve"> </w:t>
      </w:r>
      <w:r w:rsidR="00366204" w:rsidRPr="00297013">
        <w:rPr>
          <w:b/>
        </w:rPr>
        <w:t>(2011-2012 NHIS only)</w:t>
      </w:r>
      <w:r w:rsidR="00366204">
        <w:rPr>
          <w:b/>
        </w:rPr>
        <w:t xml:space="preserve"> </w:t>
      </w:r>
      <w:proofErr w:type="gramStart"/>
      <w:r w:rsidR="00366204">
        <w:rPr>
          <w:color w:val="000000"/>
        </w:rPr>
        <w:t>Who</w:t>
      </w:r>
      <w:proofErr w:type="gramEnd"/>
      <w:r w:rsidR="00366204">
        <w:rPr>
          <w:color w:val="000000"/>
        </w:rPr>
        <w:t xml:space="preserve"> provided the t</w:t>
      </w:r>
      <w:r w:rsidRPr="00D45356">
        <w:rPr>
          <w:color w:val="000000"/>
        </w:rPr>
        <w:t xml:space="preserve">reatment or counseling? </w:t>
      </w:r>
    </w:p>
    <w:p w:rsidR="00F23E4C" w:rsidRPr="00D45356" w:rsidRDefault="00F23E4C" w:rsidP="00F23E4C">
      <w:pPr>
        <w:pStyle w:val="CM66"/>
        <w:spacing w:after="135"/>
        <w:ind w:left="1382" w:right="5027"/>
        <w:rPr>
          <w:color w:val="000000"/>
        </w:rPr>
      </w:pPr>
      <w:r w:rsidRPr="00D45356">
        <w:rPr>
          <w:color w:val="000000"/>
        </w:rPr>
        <w:t xml:space="preserve">*Enter all that apply, separate with commas. </w:t>
      </w:r>
    </w:p>
    <w:p w:rsidR="00F23E4C" w:rsidRPr="00D45356" w:rsidRDefault="00F23E4C" w:rsidP="00F23E4C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Pediatrician or family doctor </w:t>
      </w:r>
    </w:p>
    <w:p w:rsidR="00F23E4C" w:rsidRPr="00D45356" w:rsidRDefault="00F23E4C" w:rsidP="00F23E4C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 xml:space="preserve">Psychiatrist, psychologist, clinical social worker or psychiatric nurse </w:t>
      </w:r>
    </w:p>
    <w:p w:rsidR="00F23E4C" w:rsidRPr="00D45356" w:rsidRDefault="00F23E4C" w:rsidP="00F23E4C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 xml:space="preserve">Speech, occupational or physical therapist </w:t>
      </w:r>
    </w:p>
    <w:p w:rsidR="00F23E4C" w:rsidRPr="00D45356" w:rsidRDefault="00F23E4C" w:rsidP="00F23E4C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 xml:space="preserve">Religious or spiritual counselor or advisor </w:t>
      </w:r>
    </w:p>
    <w:p w:rsidR="00F23E4C" w:rsidRPr="00D45356" w:rsidRDefault="00F23E4C" w:rsidP="00F23E4C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5 </w:t>
      </w:r>
      <w:r w:rsidRPr="00D45356">
        <w:rPr>
          <w:color w:val="000000"/>
        </w:rPr>
        <w:t xml:space="preserve">Probation or juvenile corrections officer or court counselor </w:t>
      </w:r>
    </w:p>
    <w:p w:rsidR="00F23E4C" w:rsidRPr="00D45356" w:rsidRDefault="00F23E4C" w:rsidP="00F23E4C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6 </w:t>
      </w:r>
      <w:r w:rsidRPr="00D45356">
        <w:rPr>
          <w:color w:val="000000"/>
        </w:rPr>
        <w:t xml:space="preserve">Other </w:t>
      </w:r>
    </w:p>
    <w:p w:rsidR="00F23E4C" w:rsidRPr="00D45356" w:rsidRDefault="00F23E4C" w:rsidP="00F23E4C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F23E4C" w:rsidRPr="00D45356" w:rsidRDefault="00F23E4C" w:rsidP="00F23E4C">
      <w:pPr>
        <w:pStyle w:val="CM66"/>
        <w:spacing w:after="135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’t know </w:t>
      </w:r>
    </w:p>
    <w:p w:rsidR="00F23E4C" w:rsidRPr="00D45356" w:rsidRDefault="00F23E4C" w:rsidP="00F23E4C">
      <w:pPr>
        <w:pStyle w:val="CM68"/>
        <w:spacing w:after="232" w:line="213" w:lineRule="atLeast"/>
        <w:ind w:left="1382" w:right="55" w:hanging="1383"/>
        <w:rPr>
          <w:color w:val="000000"/>
        </w:rPr>
      </w:pPr>
      <w:r w:rsidRPr="00D45356">
        <w:rPr>
          <w:b/>
          <w:bCs/>
          <w:color w:val="000000"/>
        </w:rPr>
        <w:t xml:space="preserve">3b) </w:t>
      </w:r>
      <w:r w:rsidR="00366204" w:rsidRPr="00297013">
        <w:rPr>
          <w:b/>
        </w:rPr>
        <w:t>(2011-2012 NHIS only)</w:t>
      </w:r>
      <w:r w:rsidR="00366204">
        <w:rPr>
          <w:b/>
        </w:rPr>
        <w:t xml:space="preserve"> </w:t>
      </w: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You just told me [S.C. name] received treatment from a psychiatrist, psychologist, clinical social worker or psychiatric nurse. Who was this? </w:t>
      </w:r>
    </w:p>
    <w:p w:rsidR="00F23E4C" w:rsidRPr="00D45356" w:rsidRDefault="00F23E4C" w:rsidP="00F23E4C">
      <w:pPr>
        <w:pStyle w:val="CM66"/>
        <w:spacing w:after="135" w:line="213" w:lineRule="atLeast"/>
        <w:ind w:left="1382"/>
        <w:rPr>
          <w:color w:val="000000"/>
        </w:rPr>
      </w:pPr>
      <w:r w:rsidRPr="00D45356">
        <w:rPr>
          <w:color w:val="000000"/>
        </w:rPr>
        <w:t xml:space="preserve">*Enter all that apply, separate with commas </w:t>
      </w:r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Psychiatrist </w:t>
      </w:r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proofErr w:type="gramStart"/>
      <w:r w:rsidRPr="00D45356">
        <w:rPr>
          <w:color w:val="000000"/>
        </w:rPr>
        <w:t>Psychologist</w:t>
      </w:r>
      <w:proofErr w:type="gramEnd"/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 xml:space="preserve">Clinical social worker </w:t>
      </w:r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>Psychiatric nurse</w:t>
      </w:r>
    </w:p>
    <w:p w:rsidR="00F23E4C" w:rsidRPr="00D45356" w:rsidRDefault="00F23E4C" w:rsidP="00F23E4C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F23E4C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color w:val="000000"/>
        </w:rPr>
        <w:t xml:space="preserve">9 </w:t>
      </w:r>
      <w:r w:rsidR="00F23E4C" w:rsidRPr="00D45356">
        <w:rPr>
          <w:color w:val="000000"/>
        </w:rPr>
        <w:t xml:space="preserve">Don't know </w:t>
      </w:r>
    </w:p>
    <w:p w:rsidR="002742D4" w:rsidRPr="00D45356" w:rsidRDefault="002742D4" w:rsidP="002742D4">
      <w:pPr>
        <w:rPr>
          <w:rFonts w:ascii="Times New Roman" w:hAnsi="Times New Roman" w:cs="Times New Roman"/>
          <w:sz w:val="24"/>
          <w:szCs w:val="24"/>
        </w:rPr>
      </w:pPr>
    </w:p>
    <w:p w:rsidR="002742D4" w:rsidRPr="00D45356" w:rsidRDefault="00366204" w:rsidP="002742D4">
      <w:pPr>
        <w:pStyle w:val="CM68"/>
        <w:numPr>
          <w:ilvl w:val="0"/>
          <w:numId w:val="8"/>
        </w:numPr>
        <w:spacing w:after="232"/>
        <w:rPr>
          <w:color w:val="000000"/>
        </w:rPr>
      </w:pPr>
      <w:r>
        <w:rPr>
          <w:b/>
          <w:bCs/>
          <w:color w:val="000000"/>
        </w:rPr>
        <w:t xml:space="preserve">(2010-2012 NHIS) </w:t>
      </w:r>
      <w:proofErr w:type="spellStart"/>
      <w:r w:rsidR="002742D4" w:rsidRPr="00D45356">
        <w:rPr>
          <w:b/>
          <w:bCs/>
          <w:color w:val="000000"/>
        </w:rPr>
        <w:t>QuestionText</w:t>
      </w:r>
      <w:proofErr w:type="spellEnd"/>
      <w:r w:rsidR="002742D4" w:rsidRPr="00D45356">
        <w:rPr>
          <w:b/>
          <w:bCs/>
          <w:color w:val="000000"/>
        </w:rPr>
        <w:t xml:space="preserve">: </w:t>
      </w:r>
      <w:r w:rsidR="002742D4" w:rsidRPr="00D45356">
        <w:rPr>
          <w:color w:val="000000"/>
        </w:rPr>
        <w:t xml:space="preserve">DURING THE PAST 6 MONTHS, did [fill1: SC name] receive treatment or counseling for these difficulties... </w:t>
      </w:r>
    </w:p>
    <w:p w:rsidR="002742D4" w:rsidRPr="00D45356" w:rsidRDefault="002742D4" w:rsidP="002742D4">
      <w:pPr>
        <w:pStyle w:val="CM66"/>
        <w:spacing w:after="135"/>
        <w:ind w:left="1382"/>
        <w:rPr>
          <w:color w:val="000000"/>
        </w:rPr>
      </w:pPr>
      <w:r w:rsidRPr="00D45356">
        <w:rPr>
          <w:color w:val="000000"/>
        </w:rPr>
        <w:t xml:space="preserve">At a day treatment program in a hospital or in your community? </w:t>
      </w:r>
    </w:p>
    <w:p w:rsidR="008D1139" w:rsidRPr="00D45356" w:rsidRDefault="002742D4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Yes </w:t>
      </w:r>
    </w:p>
    <w:p w:rsidR="008D1139" w:rsidRPr="00D45356" w:rsidRDefault="002742D4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 xml:space="preserve">No </w:t>
      </w:r>
    </w:p>
    <w:p w:rsidR="008D1139" w:rsidRPr="00D45356" w:rsidRDefault="002742D4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lastRenderedPageBreak/>
        <w:t xml:space="preserve">7 </w:t>
      </w:r>
      <w:r w:rsidRPr="00D45356">
        <w:rPr>
          <w:color w:val="000000"/>
        </w:rPr>
        <w:t>Refused</w:t>
      </w:r>
    </w:p>
    <w:p w:rsidR="008D1139" w:rsidRPr="00D45356" w:rsidRDefault="002742D4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’t know </w:t>
      </w:r>
    </w:p>
    <w:p w:rsidR="008D1139" w:rsidRPr="00D45356" w:rsidRDefault="008D1139" w:rsidP="008D1139">
      <w:pPr>
        <w:rPr>
          <w:rFonts w:ascii="Times New Roman" w:hAnsi="Times New Roman" w:cs="Times New Roman"/>
          <w:sz w:val="24"/>
          <w:szCs w:val="24"/>
        </w:rPr>
      </w:pPr>
    </w:p>
    <w:p w:rsidR="008D1139" w:rsidRPr="00D45356" w:rsidRDefault="008D1139" w:rsidP="008D1139">
      <w:pPr>
        <w:pStyle w:val="CM68"/>
        <w:spacing w:after="232"/>
        <w:ind w:right="5117"/>
        <w:rPr>
          <w:color w:val="000000"/>
        </w:rPr>
      </w:pPr>
      <w:r w:rsidRPr="00D45356">
        <w:rPr>
          <w:b/>
          <w:color w:val="000000"/>
        </w:rPr>
        <w:t>4a)</w:t>
      </w:r>
      <w:r w:rsidRPr="00D45356">
        <w:rPr>
          <w:color w:val="000000"/>
        </w:rPr>
        <w:t xml:space="preserve"> </w:t>
      </w:r>
      <w:r w:rsidR="00366204" w:rsidRPr="00297013">
        <w:rPr>
          <w:b/>
        </w:rPr>
        <w:t>(2011-2012 NHIS only)</w:t>
      </w:r>
      <w:r w:rsidR="00366204">
        <w:rPr>
          <w:b/>
        </w:rPr>
        <w:t xml:space="preserve"> </w:t>
      </w:r>
      <w:proofErr w:type="gramStart"/>
      <w:r w:rsidRPr="00D45356">
        <w:rPr>
          <w:color w:val="000000"/>
        </w:rPr>
        <w:t>Who</w:t>
      </w:r>
      <w:proofErr w:type="gramEnd"/>
      <w:r w:rsidRPr="00D45356">
        <w:rPr>
          <w:color w:val="000000"/>
        </w:rPr>
        <w:t xml:space="preserve"> provided the treatment or counseling? </w:t>
      </w:r>
    </w:p>
    <w:p w:rsidR="008D1139" w:rsidRPr="00D45356" w:rsidRDefault="008D1139" w:rsidP="008D1139">
      <w:pPr>
        <w:pStyle w:val="CM66"/>
        <w:spacing w:after="135"/>
        <w:ind w:left="1382" w:right="5027"/>
        <w:rPr>
          <w:color w:val="000000"/>
        </w:rPr>
      </w:pPr>
      <w:r w:rsidRPr="00D45356">
        <w:rPr>
          <w:color w:val="000000"/>
        </w:rPr>
        <w:t xml:space="preserve">*Enter all that apply, separate with commas.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Pediatrician or family doctor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 xml:space="preserve">Psychiatrist, psychologist, clinical social worker or psychiatric nurse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 xml:space="preserve">Speech, occupational or physical therapist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 xml:space="preserve">Religious or spiritual counselor or advisor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5 </w:t>
      </w:r>
      <w:r w:rsidRPr="00D45356">
        <w:rPr>
          <w:color w:val="000000"/>
        </w:rPr>
        <w:t xml:space="preserve">Probation or juvenile corrections officer or court counselor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6 </w:t>
      </w:r>
      <w:r w:rsidRPr="00D45356">
        <w:rPr>
          <w:color w:val="000000"/>
        </w:rPr>
        <w:t xml:space="preserve">Other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8D1139" w:rsidRPr="00D45356" w:rsidRDefault="008D1139" w:rsidP="008D1139">
      <w:pPr>
        <w:pStyle w:val="CM66"/>
        <w:spacing w:after="135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’t know </w:t>
      </w:r>
    </w:p>
    <w:p w:rsidR="008D1139" w:rsidRPr="00D45356" w:rsidRDefault="008D1139" w:rsidP="008D1139">
      <w:pPr>
        <w:pStyle w:val="CM68"/>
        <w:spacing w:after="232" w:line="213" w:lineRule="atLeast"/>
        <w:ind w:left="1382" w:right="55" w:hanging="1383"/>
        <w:rPr>
          <w:color w:val="000000"/>
        </w:rPr>
      </w:pPr>
      <w:r w:rsidRPr="00D45356">
        <w:rPr>
          <w:b/>
          <w:bCs/>
          <w:color w:val="000000"/>
        </w:rPr>
        <w:t xml:space="preserve">4b) </w:t>
      </w:r>
      <w:r w:rsidR="00366204" w:rsidRPr="00297013">
        <w:rPr>
          <w:b/>
        </w:rPr>
        <w:t>(2011-2012 NHIS only)</w:t>
      </w:r>
      <w:r w:rsidR="00366204">
        <w:rPr>
          <w:b/>
        </w:rPr>
        <w:t xml:space="preserve"> </w:t>
      </w: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You just told me [S.C. name] received treatment from a psychiatrist, psychologist, clinical social worker or psychiatric nurse. Who was this? </w:t>
      </w:r>
    </w:p>
    <w:p w:rsidR="008D1139" w:rsidRPr="00D45356" w:rsidRDefault="008D1139" w:rsidP="008D1139">
      <w:pPr>
        <w:pStyle w:val="CM66"/>
        <w:spacing w:after="135" w:line="213" w:lineRule="atLeast"/>
        <w:ind w:left="1382"/>
        <w:rPr>
          <w:color w:val="000000"/>
        </w:rPr>
      </w:pPr>
      <w:r w:rsidRPr="00D45356">
        <w:rPr>
          <w:color w:val="000000"/>
        </w:rPr>
        <w:t xml:space="preserve">*Enter all that apply, separate with commas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Psychiatrist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proofErr w:type="gramStart"/>
      <w:r w:rsidRPr="00D45356">
        <w:rPr>
          <w:color w:val="000000"/>
        </w:rPr>
        <w:t>Psychologist</w:t>
      </w:r>
      <w:proofErr w:type="gramEnd"/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 xml:space="preserve">Clinical social worker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>Psychiatric nurse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color w:val="000000"/>
        </w:rPr>
        <w:t xml:space="preserve">9 Don't know </w:t>
      </w:r>
    </w:p>
    <w:p w:rsidR="008D1139" w:rsidRPr="00D45356" w:rsidRDefault="008D1139" w:rsidP="008D1139">
      <w:pPr>
        <w:rPr>
          <w:rFonts w:ascii="Times New Roman" w:hAnsi="Times New Roman" w:cs="Times New Roman"/>
          <w:sz w:val="24"/>
          <w:szCs w:val="24"/>
        </w:rPr>
      </w:pPr>
    </w:p>
    <w:p w:rsidR="008D1139" w:rsidRPr="00D45356" w:rsidRDefault="00366204" w:rsidP="008D1139">
      <w:pPr>
        <w:pStyle w:val="CM68"/>
        <w:numPr>
          <w:ilvl w:val="0"/>
          <w:numId w:val="8"/>
        </w:numPr>
        <w:spacing w:after="232"/>
        <w:rPr>
          <w:color w:val="000000"/>
        </w:rPr>
      </w:pPr>
      <w:r>
        <w:rPr>
          <w:b/>
          <w:bCs/>
          <w:color w:val="000000"/>
        </w:rPr>
        <w:t xml:space="preserve">(2010-2012 NHIS) </w:t>
      </w:r>
      <w:proofErr w:type="spellStart"/>
      <w:r w:rsidR="008D1139" w:rsidRPr="00D45356">
        <w:rPr>
          <w:b/>
          <w:bCs/>
          <w:color w:val="000000"/>
        </w:rPr>
        <w:t>QuestionText</w:t>
      </w:r>
      <w:proofErr w:type="spellEnd"/>
      <w:r w:rsidR="008D1139" w:rsidRPr="00D45356">
        <w:rPr>
          <w:b/>
          <w:bCs/>
          <w:color w:val="000000"/>
        </w:rPr>
        <w:t xml:space="preserve">: </w:t>
      </w:r>
      <w:r w:rsidR="008D1139" w:rsidRPr="00D45356">
        <w:rPr>
          <w:color w:val="000000"/>
        </w:rPr>
        <w:t xml:space="preserve">DURING THE PAST 6 MONTHS, did [fill1: SC name] receive treatment or counseling for these difficulties... </w:t>
      </w:r>
    </w:p>
    <w:p w:rsidR="008D1139" w:rsidRPr="00D45356" w:rsidRDefault="008D1139" w:rsidP="008D1139">
      <w:pPr>
        <w:pStyle w:val="CM66"/>
        <w:spacing w:after="135"/>
        <w:ind w:left="1382"/>
        <w:rPr>
          <w:color w:val="000000"/>
        </w:rPr>
      </w:pPr>
      <w:proofErr w:type="gramStart"/>
      <w:r w:rsidRPr="00D45356">
        <w:rPr>
          <w:color w:val="000000"/>
        </w:rPr>
        <w:t>Any other place?</w:t>
      </w:r>
      <w:proofErr w:type="gramEnd"/>
      <w:r w:rsidRPr="00D45356">
        <w:rPr>
          <w:color w:val="000000"/>
        </w:rPr>
        <w:t xml:space="preserve">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>Yes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 xml:space="preserve">No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>Refused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’t know </w:t>
      </w:r>
    </w:p>
    <w:p w:rsidR="008D1139" w:rsidRPr="00D45356" w:rsidRDefault="008D1139" w:rsidP="008D1139">
      <w:pPr>
        <w:rPr>
          <w:rFonts w:ascii="Times New Roman" w:hAnsi="Times New Roman" w:cs="Times New Roman"/>
          <w:sz w:val="24"/>
          <w:szCs w:val="24"/>
        </w:rPr>
      </w:pPr>
    </w:p>
    <w:p w:rsidR="008D1139" w:rsidRPr="00D45356" w:rsidRDefault="008D1139" w:rsidP="008D1139">
      <w:pPr>
        <w:pStyle w:val="CM68"/>
        <w:spacing w:after="194"/>
        <w:rPr>
          <w:color w:val="000000"/>
        </w:rPr>
      </w:pPr>
      <w:r w:rsidRPr="00D45356">
        <w:rPr>
          <w:b/>
          <w:bCs/>
          <w:color w:val="000000"/>
        </w:rPr>
        <w:t xml:space="preserve">5a) </w:t>
      </w:r>
      <w:r w:rsidR="00366204" w:rsidRPr="00297013">
        <w:rPr>
          <w:b/>
        </w:rPr>
        <w:t>(2011-2012 NHIS only)</w:t>
      </w:r>
      <w:r w:rsidR="00366204">
        <w:rPr>
          <w:b/>
        </w:rPr>
        <w:t xml:space="preserve"> </w:t>
      </w: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Who provided the treatment or counseling? </w:t>
      </w:r>
    </w:p>
    <w:p w:rsidR="008D1139" w:rsidRPr="00D45356" w:rsidRDefault="008D1139" w:rsidP="008D1139">
      <w:pPr>
        <w:pStyle w:val="CM66"/>
        <w:spacing w:after="135"/>
        <w:ind w:left="1382"/>
        <w:rPr>
          <w:color w:val="000000"/>
        </w:rPr>
      </w:pPr>
      <w:r w:rsidRPr="00D45356">
        <w:rPr>
          <w:color w:val="000000"/>
        </w:rPr>
        <w:t xml:space="preserve">*Enter all that apply, separate with commas.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Pediatrician or family doctor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r w:rsidRPr="00D45356">
        <w:rPr>
          <w:color w:val="000000"/>
        </w:rPr>
        <w:t xml:space="preserve">Psychiatrist, psychologist, clinical social worker or psychiatric nurse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 xml:space="preserve">Speech, occupational or physical therapist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 xml:space="preserve">Religious or spiritual counselor or advisor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5 </w:t>
      </w:r>
      <w:r w:rsidRPr="00D45356">
        <w:rPr>
          <w:color w:val="000000"/>
        </w:rPr>
        <w:t xml:space="preserve">Probation or juvenile corrections or court counselor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6 </w:t>
      </w:r>
      <w:r w:rsidRPr="00D45356">
        <w:rPr>
          <w:color w:val="000000"/>
        </w:rPr>
        <w:t xml:space="preserve">Other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lastRenderedPageBreak/>
        <w:t xml:space="preserve">7 </w:t>
      </w:r>
      <w:r w:rsidRPr="00D45356">
        <w:rPr>
          <w:color w:val="000000"/>
        </w:rPr>
        <w:t xml:space="preserve">Refused </w:t>
      </w:r>
    </w:p>
    <w:p w:rsidR="008D1139" w:rsidRPr="00D45356" w:rsidRDefault="008D1139" w:rsidP="008D1139">
      <w:pPr>
        <w:pStyle w:val="CM66"/>
        <w:ind w:left="595"/>
        <w:rPr>
          <w:color w:val="000000"/>
        </w:rPr>
      </w:pPr>
      <w:r w:rsidRPr="00D45356">
        <w:rPr>
          <w:b/>
          <w:bCs/>
          <w:color w:val="000000"/>
        </w:rPr>
        <w:t xml:space="preserve">9 </w:t>
      </w:r>
      <w:r w:rsidRPr="00D45356">
        <w:rPr>
          <w:color w:val="000000"/>
        </w:rPr>
        <w:t xml:space="preserve">Don’t know </w:t>
      </w:r>
    </w:p>
    <w:p w:rsidR="008D1139" w:rsidRPr="00D45356" w:rsidRDefault="008D1139" w:rsidP="008D1139">
      <w:pPr>
        <w:pStyle w:val="CM68"/>
        <w:spacing w:after="232" w:line="213" w:lineRule="atLeast"/>
        <w:ind w:left="1382" w:hanging="1383"/>
        <w:jc w:val="both"/>
        <w:rPr>
          <w:b/>
          <w:bCs/>
          <w:color w:val="000000"/>
        </w:rPr>
      </w:pPr>
    </w:p>
    <w:p w:rsidR="008D1139" w:rsidRPr="00D45356" w:rsidRDefault="008D1139" w:rsidP="008D1139">
      <w:pPr>
        <w:pStyle w:val="CM68"/>
        <w:spacing w:after="232" w:line="213" w:lineRule="atLeast"/>
        <w:ind w:left="1382" w:hanging="1383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5b) </w:t>
      </w:r>
      <w:r w:rsidR="00366204" w:rsidRPr="00297013">
        <w:rPr>
          <w:b/>
        </w:rPr>
        <w:t>(2011-2012 NHIS only)</w:t>
      </w:r>
      <w:r w:rsidR="00366204">
        <w:rPr>
          <w:b/>
        </w:rPr>
        <w:t xml:space="preserve"> </w:t>
      </w:r>
      <w:proofErr w:type="spellStart"/>
      <w:r w:rsidRPr="00D45356">
        <w:rPr>
          <w:b/>
          <w:bCs/>
          <w:color w:val="000000"/>
        </w:rPr>
        <w:t>QuestionText</w:t>
      </w:r>
      <w:proofErr w:type="spellEnd"/>
      <w:r w:rsidRPr="00D45356">
        <w:rPr>
          <w:b/>
          <w:bCs/>
          <w:color w:val="000000"/>
        </w:rPr>
        <w:t xml:space="preserve">: </w:t>
      </w:r>
      <w:r w:rsidRPr="00D45356">
        <w:rPr>
          <w:color w:val="000000"/>
        </w:rPr>
        <w:t xml:space="preserve">You just told me [S.C. name] received treatment from a psychiatrist, psychologist, clinical social worker or psychiatric nurse. Who was this? </w:t>
      </w:r>
    </w:p>
    <w:p w:rsidR="008D1139" w:rsidRPr="00D45356" w:rsidRDefault="008D1139" w:rsidP="008D1139">
      <w:pPr>
        <w:pStyle w:val="CM66"/>
        <w:spacing w:after="135"/>
        <w:ind w:left="1382"/>
        <w:jc w:val="both"/>
        <w:rPr>
          <w:color w:val="000000"/>
        </w:rPr>
      </w:pPr>
      <w:r w:rsidRPr="00D45356">
        <w:rPr>
          <w:color w:val="000000"/>
        </w:rPr>
        <w:t xml:space="preserve">*Enter all that apply, separate with commas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1 </w:t>
      </w:r>
      <w:r w:rsidRPr="00D45356">
        <w:rPr>
          <w:color w:val="000000"/>
        </w:rPr>
        <w:t xml:space="preserve">Psychiatrist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2 </w:t>
      </w:r>
      <w:proofErr w:type="gramStart"/>
      <w:r w:rsidRPr="00D45356">
        <w:rPr>
          <w:color w:val="000000"/>
        </w:rPr>
        <w:t>Psychologist</w:t>
      </w:r>
      <w:proofErr w:type="gramEnd"/>
      <w:r w:rsidRPr="00D45356">
        <w:rPr>
          <w:color w:val="000000"/>
        </w:rPr>
        <w:t xml:space="preserve">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3 </w:t>
      </w:r>
      <w:r w:rsidRPr="00D45356">
        <w:rPr>
          <w:color w:val="000000"/>
        </w:rPr>
        <w:t xml:space="preserve">Clinical social worker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4 </w:t>
      </w:r>
      <w:r w:rsidRPr="00D45356">
        <w:rPr>
          <w:color w:val="000000"/>
        </w:rPr>
        <w:t xml:space="preserve">Psychiatric nurse </w:t>
      </w:r>
    </w:p>
    <w:p w:rsidR="008D1139" w:rsidRPr="00D45356" w:rsidRDefault="008D1139" w:rsidP="008D1139">
      <w:pPr>
        <w:pStyle w:val="CM40"/>
        <w:ind w:left="577"/>
        <w:jc w:val="both"/>
        <w:rPr>
          <w:color w:val="000000"/>
        </w:rPr>
      </w:pPr>
      <w:r w:rsidRPr="00D45356">
        <w:rPr>
          <w:b/>
          <w:bCs/>
          <w:color w:val="000000"/>
        </w:rPr>
        <w:t xml:space="preserve">7 </w:t>
      </w:r>
      <w:r w:rsidRPr="00D45356">
        <w:rPr>
          <w:color w:val="000000"/>
        </w:rPr>
        <w:t xml:space="preserve">Refused </w:t>
      </w:r>
    </w:p>
    <w:p w:rsidR="008D1139" w:rsidRDefault="008D1139" w:rsidP="008D1139">
      <w:pPr>
        <w:ind w:firstLine="577"/>
        <w:rPr>
          <w:rFonts w:ascii="Times New Roman" w:hAnsi="Times New Roman" w:cs="Times New Roman"/>
          <w:color w:val="000000"/>
          <w:sz w:val="24"/>
          <w:szCs w:val="24"/>
        </w:rPr>
      </w:pPr>
      <w:r w:rsidRPr="00D45356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D45356">
        <w:rPr>
          <w:rFonts w:ascii="Times New Roman" w:hAnsi="Times New Roman" w:cs="Times New Roman"/>
          <w:color w:val="000000"/>
          <w:sz w:val="24"/>
          <w:szCs w:val="24"/>
        </w:rPr>
        <w:t>Don’t know</w:t>
      </w:r>
    </w:p>
    <w:p w:rsidR="00FF6E52" w:rsidRDefault="00FF6E52" w:rsidP="008D1139">
      <w:pPr>
        <w:ind w:firstLine="577"/>
        <w:rPr>
          <w:rFonts w:ascii="Times New Roman" w:hAnsi="Times New Roman" w:cs="Times New Roman"/>
          <w:color w:val="000000"/>
          <w:sz w:val="24"/>
          <w:szCs w:val="24"/>
        </w:rPr>
      </w:pPr>
    </w:p>
    <w:p w:rsidR="00FF6E52" w:rsidRPr="00D45356" w:rsidRDefault="00FF6E52" w:rsidP="008D1139">
      <w:pPr>
        <w:ind w:firstLine="577"/>
        <w:rPr>
          <w:rFonts w:ascii="Times New Roman" w:hAnsi="Times New Roman" w:cs="Times New Roman"/>
          <w:sz w:val="24"/>
          <w:szCs w:val="24"/>
        </w:rPr>
      </w:pPr>
    </w:p>
    <w:p w:rsidR="008D1139" w:rsidRPr="00366204" w:rsidRDefault="00FF6E52" w:rsidP="008D1139">
      <w:pPr>
        <w:rPr>
          <w:rFonts w:ascii="Times New Roman" w:hAnsi="Times New Roman" w:cs="Times New Roman"/>
          <w:b/>
          <w:sz w:val="24"/>
          <w:szCs w:val="24"/>
        </w:rPr>
      </w:pPr>
      <w:r w:rsidRPr="00366204">
        <w:rPr>
          <w:rFonts w:ascii="Times New Roman" w:hAnsi="Times New Roman" w:cs="Times New Roman"/>
          <w:b/>
          <w:sz w:val="24"/>
          <w:szCs w:val="24"/>
        </w:rPr>
        <w:t>Question that identified children with</w:t>
      </w:r>
      <w:r w:rsidR="00366204">
        <w:rPr>
          <w:rFonts w:ascii="Times New Roman" w:hAnsi="Times New Roman" w:cs="Times New Roman"/>
          <w:b/>
          <w:sz w:val="24"/>
          <w:szCs w:val="24"/>
        </w:rPr>
        <w:t xml:space="preserve"> perceived unmet need </w:t>
      </w:r>
      <w:r w:rsidR="009844DA">
        <w:rPr>
          <w:rFonts w:ascii="Times New Roman" w:hAnsi="Times New Roman" w:cs="Times New Roman"/>
          <w:b/>
          <w:sz w:val="24"/>
          <w:szCs w:val="24"/>
        </w:rPr>
        <w:t>for psychosocial services</w:t>
      </w:r>
    </w:p>
    <w:p w:rsidR="00FF6E52" w:rsidRPr="00366204" w:rsidRDefault="00366204" w:rsidP="00FF6E52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135" w:line="213" w:lineRule="atLeast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(2010</w:t>
      </w:r>
      <w:r w:rsidRPr="0036620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-2012 NHIS) </w:t>
      </w:r>
      <w:proofErr w:type="spellStart"/>
      <w:r w:rsidR="00FF6E52" w:rsidRPr="00366204">
        <w:rPr>
          <w:rFonts w:ascii="Times New Roman" w:hAnsi="Times New Roman" w:cs="Times New Roman"/>
          <w:b/>
          <w:bCs/>
          <w:color w:val="000000"/>
          <w:sz w:val="24"/>
          <w:szCs w:val="24"/>
        </w:rPr>
        <w:t>QuestionText</w:t>
      </w:r>
      <w:proofErr w:type="spellEnd"/>
      <w:r w:rsidR="00FF6E52" w:rsidRPr="0036620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: </w:t>
      </w:r>
      <w:r w:rsidR="00FF6E52" w:rsidRPr="00366204">
        <w:rPr>
          <w:rFonts w:ascii="Times New Roman" w:hAnsi="Times New Roman" w:cs="Times New Roman"/>
          <w:color w:val="000000"/>
          <w:sz w:val="24"/>
          <w:szCs w:val="24"/>
        </w:rPr>
        <w:t xml:space="preserve">DURING THE PAST 6 MONTHS, did [fill1: S.C. name] need treatment or counseling for these difficulties but didn't get </w:t>
      </w:r>
      <w:proofErr w:type="gramStart"/>
      <w:r w:rsidR="00FF6E52" w:rsidRPr="00366204">
        <w:rPr>
          <w:rFonts w:ascii="Times New Roman" w:hAnsi="Times New Roman" w:cs="Times New Roman"/>
          <w:color w:val="000000"/>
          <w:sz w:val="24"/>
          <w:szCs w:val="24"/>
        </w:rPr>
        <w:t>it ?</w:t>
      </w:r>
      <w:proofErr w:type="gramEnd"/>
      <w:r w:rsidR="00FF6E52" w:rsidRPr="0036620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FF6E52" w:rsidRPr="00366204" w:rsidRDefault="00FF6E52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  <w:r w:rsidRPr="00FF6E52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 </w:t>
      </w:r>
      <w:r w:rsidRPr="00FF6E52">
        <w:rPr>
          <w:rFonts w:ascii="Times New Roman" w:hAnsi="Times New Roman" w:cs="Times New Roman"/>
          <w:color w:val="000000"/>
          <w:sz w:val="24"/>
          <w:szCs w:val="24"/>
        </w:rPr>
        <w:t xml:space="preserve">Yes </w:t>
      </w:r>
    </w:p>
    <w:p w:rsidR="00FF6E52" w:rsidRPr="00366204" w:rsidRDefault="00FF6E52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  <w:r w:rsidRPr="00FF6E52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2 </w:t>
      </w:r>
      <w:r w:rsidRPr="00FF6E52">
        <w:rPr>
          <w:rFonts w:ascii="Times New Roman" w:hAnsi="Times New Roman" w:cs="Times New Roman"/>
          <w:color w:val="000000"/>
          <w:sz w:val="24"/>
          <w:szCs w:val="24"/>
        </w:rPr>
        <w:t xml:space="preserve">No </w:t>
      </w:r>
    </w:p>
    <w:p w:rsidR="00FF6E52" w:rsidRPr="00366204" w:rsidRDefault="00FF6E52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  <w:r w:rsidRPr="00FF6E52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7 </w:t>
      </w:r>
      <w:r w:rsidRPr="00FF6E52">
        <w:rPr>
          <w:rFonts w:ascii="Times New Roman" w:hAnsi="Times New Roman" w:cs="Times New Roman"/>
          <w:color w:val="000000"/>
          <w:sz w:val="24"/>
          <w:szCs w:val="24"/>
        </w:rPr>
        <w:t xml:space="preserve">Refused </w:t>
      </w:r>
    </w:p>
    <w:p w:rsidR="00FF6E52" w:rsidRPr="00366204" w:rsidRDefault="00FF6E52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  <w:r w:rsidRPr="00FF6E52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9 </w:t>
      </w:r>
      <w:r w:rsidRPr="00FF6E52">
        <w:rPr>
          <w:rFonts w:ascii="Times New Roman" w:hAnsi="Times New Roman" w:cs="Times New Roman"/>
          <w:color w:val="000000"/>
          <w:sz w:val="24"/>
          <w:szCs w:val="24"/>
        </w:rPr>
        <w:t xml:space="preserve">Don’t know </w:t>
      </w:r>
    </w:p>
    <w:p w:rsidR="00FF6E52" w:rsidRDefault="00FF6E52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</w:p>
    <w:p w:rsidR="00A12E8C" w:rsidRDefault="00A12E8C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</w:p>
    <w:p w:rsidR="00A12E8C" w:rsidRDefault="00A12E8C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</w:p>
    <w:p w:rsidR="00A12E8C" w:rsidRDefault="00A12E8C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</w:p>
    <w:p w:rsidR="00A12E8C" w:rsidRDefault="00A12E8C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color w:val="000000"/>
          <w:sz w:val="24"/>
          <w:szCs w:val="24"/>
        </w:rPr>
      </w:pPr>
    </w:p>
    <w:p w:rsidR="00A12E8C" w:rsidRDefault="00A12E8C" w:rsidP="00A12E8C">
      <w:pPr>
        <w:autoSpaceDE w:val="0"/>
        <w:autoSpaceDN w:val="0"/>
        <w:adjustRightInd w:val="0"/>
        <w:spacing w:after="0" w:line="253" w:lineRule="atLeast"/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Detailed methods for analysis</w:t>
      </w:r>
    </w:p>
    <w:p w:rsidR="00A12E8C" w:rsidRDefault="00A12E8C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:rsidR="00A12E8C" w:rsidRPr="00156AAF" w:rsidRDefault="00A12E8C" w:rsidP="00A12E8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56AAF">
        <w:rPr>
          <w:rFonts w:ascii="Times New Roman" w:hAnsi="Times New Roman" w:cs="Times New Roman"/>
          <w:sz w:val="24"/>
          <w:szCs w:val="24"/>
        </w:rPr>
        <w:t xml:space="preserve">The analysis describes </w:t>
      </w:r>
      <w:proofErr w:type="spellStart"/>
      <w:r w:rsidRPr="00156AAF">
        <w:rPr>
          <w:rFonts w:ascii="Times New Roman" w:hAnsi="Times New Roman" w:cs="Times New Roman"/>
          <w:sz w:val="24"/>
          <w:szCs w:val="24"/>
        </w:rPr>
        <w:t>sociodemographic</w:t>
      </w:r>
      <w:proofErr w:type="spellEnd"/>
      <w:r w:rsidRPr="00156AAF">
        <w:rPr>
          <w:rFonts w:ascii="Times New Roman" w:hAnsi="Times New Roman" w:cs="Times New Roman"/>
          <w:sz w:val="24"/>
          <w:szCs w:val="24"/>
        </w:rPr>
        <w:t xml:space="preserve"> characteristics of children with EBD, both serious and minor, as well as children without EBD.  Chi-square test</w:t>
      </w:r>
      <w:bookmarkStart w:id="0" w:name="_GoBack"/>
      <w:bookmarkEnd w:id="0"/>
      <w:r w:rsidRPr="00156AAF">
        <w:rPr>
          <w:rFonts w:ascii="Times New Roman" w:hAnsi="Times New Roman" w:cs="Times New Roman"/>
          <w:sz w:val="24"/>
          <w:szCs w:val="24"/>
        </w:rPr>
        <w:t xml:space="preserve">s were conducted to determine whether distributions of </w:t>
      </w:r>
      <w:proofErr w:type="spellStart"/>
      <w:r w:rsidRPr="00156AAF">
        <w:rPr>
          <w:rFonts w:ascii="Times New Roman" w:hAnsi="Times New Roman" w:cs="Times New Roman"/>
          <w:sz w:val="24"/>
          <w:szCs w:val="24"/>
        </w:rPr>
        <w:t>sociodemographic</w:t>
      </w:r>
      <w:proofErr w:type="spellEnd"/>
      <w:r w:rsidRPr="00156AAF">
        <w:rPr>
          <w:rFonts w:ascii="Times New Roman" w:hAnsi="Times New Roman" w:cs="Times New Roman"/>
          <w:sz w:val="24"/>
          <w:szCs w:val="24"/>
        </w:rPr>
        <w:t xml:space="preserve"> variables differed between serious, minor, and no EBD groups. Only bivariate analysis was provided here to describe these populations, although multivariate analyses that examine this area can be found elsewhere.</w:t>
      </w:r>
      <w:r w:rsidRPr="00156A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N0b3I8L0F1dGhvcj48WWVhcj4yMDEyPC9ZZWFyPjxS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</w:fldData>
        </w:fldChar>
      </w:r>
      <w:r w:rsidRPr="00156AA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156A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N0b3I8L0F1dGhvcj48WWVhcj4yMDEyPC9ZZWFyPjxS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</w:fldData>
        </w:fldChar>
      </w:r>
      <w:r w:rsidRPr="00156AA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156AAF">
        <w:rPr>
          <w:rFonts w:ascii="Times New Roman" w:hAnsi="Times New Roman" w:cs="Times New Roman"/>
          <w:sz w:val="24"/>
          <w:szCs w:val="24"/>
        </w:rPr>
      </w:r>
      <w:r w:rsidRPr="00156AAF">
        <w:rPr>
          <w:rFonts w:ascii="Times New Roman" w:hAnsi="Times New Roman" w:cs="Times New Roman"/>
          <w:sz w:val="24"/>
          <w:szCs w:val="24"/>
        </w:rPr>
        <w:fldChar w:fldCharType="end"/>
      </w:r>
      <w:r w:rsidRPr="00156AAF">
        <w:rPr>
          <w:rFonts w:ascii="Times New Roman" w:hAnsi="Times New Roman" w:cs="Times New Roman"/>
          <w:sz w:val="24"/>
          <w:szCs w:val="24"/>
        </w:rPr>
      </w:r>
      <w:r w:rsidRPr="00156AAF">
        <w:rPr>
          <w:rFonts w:ascii="Times New Roman" w:hAnsi="Times New Roman" w:cs="Times New Roman"/>
          <w:sz w:val="24"/>
          <w:szCs w:val="24"/>
        </w:rPr>
        <w:fldChar w:fldCharType="separate"/>
      </w:r>
      <w:r w:rsidRPr="00156AA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6" w:tooltip="Simpson, 2009 #87" w:history="1">
        <w:r w:rsidRPr="00156AAF">
          <w:rPr>
            <w:rFonts w:ascii="Times New Roman" w:hAnsi="Times New Roman" w:cs="Times New Roman"/>
            <w:noProof/>
            <w:sz w:val="24"/>
            <w:szCs w:val="24"/>
          </w:rPr>
          <w:t>56</w:t>
        </w:r>
      </w:hyperlink>
      <w:r w:rsidRPr="00156AA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4" w:tooltip="Pastor, 2012 #129" w:history="1">
        <w:r w:rsidRPr="00156AAF">
          <w:rPr>
            <w:rFonts w:ascii="Times New Roman" w:hAnsi="Times New Roman" w:cs="Times New Roman"/>
            <w:noProof/>
            <w:sz w:val="24"/>
            <w:szCs w:val="24"/>
          </w:rPr>
          <w:t>64</w:t>
        </w:r>
      </w:hyperlink>
      <w:r w:rsidRPr="00156AAF">
        <w:rPr>
          <w:rFonts w:ascii="Times New Roman" w:hAnsi="Times New Roman" w:cs="Times New Roman"/>
          <w:noProof/>
          <w:sz w:val="24"/>
          <w:szCs w:val="24"/>
        </w:rPr>
        <w:t>)</w:t>
      </w:r>
      <w:r w:rsidRPr="00156AAF">
        <w:rPr>
          <w:rFonts w:ascii="Times New Roman" w:hAnsi="Times New Roman" w:cs="Times New Roman"/>
          <w:sz w:val="24"/>
          <w:szCs w:val="24"/>
        </w:rPr>
        <w:fldChar w:fldCharType="end"/>
      </w:r>
      <w:r w:rsidRPr="00156AAF">
        <w:rPr>
          <w:rFonts w:ascii="Times New Roman" w:hAnsi="Times New Roman" w:cs="Times New Roman"/>
          <w:sz w:val="24"/>
          <w:szCs w:val="24"/>
        </w:rPr>
        <w:t xml:space="preserve">  Further, among children with serious EBD and minor EBD, we estimated the percentage of children in the four mental health service use groups (</w:t>
      </w:r>
      <w:proofErr w:type="gramStart"/>
      <w:r w:rsidRPr="00156AAF">
        <w:rPr>
          <w:rFonts w:ascii="Times New Roman" w:hAnsi="Times New Roman" w:cs="Times New Roman"/>
          <w:sz w:val="24"/>
          <w:szCs w:val="24"/>
        </w:rPr>
        <w:t>both medication</w:t>
      </w:r>
      <w:proofErr w:type="gramEnd"/>
      <w:r w:rsidRPr="00156AAF">
        <w:rPr>
          <w:rFonts w:ascii="Times New Roman" w:hAnsi="Times New Roman" w:cs="Times New Roman"/>
          <w:sz w:val="24"/>
          <w:szCs w:val="24"/>
        </w:rPr>
        <w:t xml:space="preserve"> and psychosocial services, psychosocial services only, medication services only, and neither medication nor psychosocial services), by </w:t>
      </w:r>
      <w:proofErr w:type="spellStart"/>
      <w:r w:rsidRPr="00156AAF">
        <w:rPr>
          <w:rFonts w:ascii="Times New Roman" w:hAnsi="Times New Roman" w:cs="Times New Roman"/>
          <w:sz w:val="24"/>
          <w:szCs w:val="24"/>
        </w:rPr>
        <w:t>sociodemographic</w:t>
      </w:r>
      <w:proofErr w:type="spellEnd"/>
      <w:r w:rsidRPr="00156AAF">
        <w:rPr>
          <w:rFonts w:ascii="Times New Roman" w:hAnsi="Times New Roman" w:cs="Times New Roman"/>
          <w:sz w:val="24"/>
          <w:szCs w:val="24"/>
        </w:rPr>
        <w:t xml:space="preserve"> characteristics.  Chi-square tests were used to </w:t>
      </w:r>
      <w:r w:rsidRPr="00156AAF">
        <w:rPr>
          <w:rFonts w:ascii="Times New Roman" w:hAnsi="Times New Roman" w:cs="Times New Roman"/>
          <w:sz w:val="24"/>
          <w:szCs w:val="24"/>
        </w:rPr>
        <w:lastRenderedPageBreak/>
        <w:t xml:space="preserve">determine whether the distribution of different service use types differed across </w:t>
      </w:r>
      <w:proofErr w:type="spellStart"/>
      <w:r w:rsidRPr="00156AAF">
        <w:rPr>
          <w:rFonts w:ascii="Times New Roman" w:hAnsi="Times New Roman" w:cs="Times New Roman"/>
          <w:sz w:val="24"/>
          <w:szCs w:val="24"/>
        </w:rPr>
        <w:t>sociodemographic</w:t>
      </w:r>
      <w:proofErr w:type="spellEnd"/>
      <w:r w:rsidRPr="00156AAF">
        <w:rPr>
          <w:rFonts w:ascii="Times New Roman" w:hAnsi="Times New Roman" w:cs="Times New Roman"/>
          <w:sz w:val="24"/>
          <w:szCs w:val="24"/>
        </w:rPr>
        <w:t xml:space="preserve"> groups.  When Chi-square testing yielded statistically significant results, further pairwise comparisons were conducted using Z-tests.  Estimates within </w:t>
      </w:r>
      <w:proofErr w:type="spellStart"/>
      <w:r w:rsidRPr="00156AAF">
        <w:rPr>
          <w:rFonts w:ascii="Times New Roman" w:hAnsi="Times New Roman" w:cs="Times New Roman"/>
          <w:sz w:val="24"/>
          <w:szCs w:val="24"/>
        </w:rPr>
        <w:t>sociodemographic</w:t>
      </w:r>
      <w:proofErr w:type="spellEnd"/>
      <w:r w:rsidRPr="00156AAF">
        <w:rPr>
          <w:rFonts w:ascii="Times New Roman" w:hAnsi="Times New Roman" w:cs="Times New Roman"/>
          <w:sz w:val="24"/>
          <w:szCs w:val="24"/>
        </w:rPr>
        <w:t xml:space="preserve"> groups were described in a bivariate manner; multivariate analysis was not conducted due to </w:t>
      </w:r>
      <w:proofErr w:type="spellStart"/>
      <w:r w:rsidRPr="00156AAF">
        <w:rPr>
          <w:rFonts w:ascii="Times New Roman" w:hAnsi="Times New Roman" w:cs="Times New Roman"/>
          <w:sz w:val="24"/>
          <w:szCs w:val="24"/>
        </w:rPr>
        <w:t>colinearity</w:t>
      </w:r>
      <w:proofErr w:type="spellEnd"/>
      <w:r w:rsidRPr="00156AAF">
        <w:rPr>
          <w:rFonts w:ascii="Times New Roman" w:hAnsi="Times New Roman" w:cs="Times New Roman"/>
          <w:sz w:val="24"/>
          <w:szCs w:val="24"/>
        </w:rPr>
        <w:t xml:space="preserve"> of independent variables, and because the focus was on the utilization by different </w:t>
      </w:r>
      <w:proofErr w:type="spellStart"/>
      <w:r w:rsidRPr="00156AAF">
        <w:rPr>
          <w:rFonts w:ascii="Times New Roman" w:hAnsi="Times New Roman" w:cs="Times New Roman"/>
          <w:sz w:val="24"/>
          <w:szCs w:val="24"/>
        </w:rPr>
        <w:t>sociodemographic</w:t>
      </w:r>
      <w:proofErr w:type="spellEnd"/>
      <w:r w:rsidRPr="00156AAF">
        <w:rPr>
          <w:rFonts w:ascii="Times New Roman" w:hAnsi="Times New Roman" w:cs="Times New Roman"/>
          <w:sz w:val="24"/>
          <w:szCs w:val="24"/>
        </w:rPr>
        <w:t xml:space="preserve"> groups, rather than “drivers” of these utilization patterns.  The percentages of children receiving services from specific providers of school-based and </w:t>
      </w:r>
      <w:proofErr w:type="spellStart"/>
      <w:r w:rsidRPr="00156AAF">
        <w:rPr>
          <w:rFonts w:ascii="Times New Roman" w:hAnsi="Times New Roman" w:cs="Times New Roman"/>
          <w:sz w:val="24"/>
          <w:szCs w:val="24"/>
        </w:rPr>
        <w:t>nonschool</w:t>
      </w:r>
      <w:proofErr w:type="spellEnd"/>
      <w:r w:rsidRPr="00156AAF">
        <w:rPr>
          <w:rFonts w:ascii="Times New Roman" w:hAnsi="Times New Roman" w:cs="Times New Roman"/>
          <w:sz w:val="24"/>
          <w:szCs w:val="24"/>
        </w:rPr>
        <w:t xml:space="preserve">-based psychosocial services were then examined.  Finally, the parent reports of perceived unmet need for psychosocial services were described for children by level of EBD.  </w:t>
      </w:r>
    </w:p>
    <w:p w:rsidR="00A12E8C" w:rsidRPr="00156AAF" w:rsidRDefault="00A12E8C" w:rsidP="00A12E8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56AAF">
        <w:rPr>
          <w:rFonts w:ascii="Times New Roman" w:hAnsi="Times New Roman" w:cs="Times New Roman"/>
          <w:sz w:val="24"/>
          <w:szCs w:val="24"/>
        </w:rPr>
        <w:t xml:space="preserve">All analyses were conducted using SAS version 9.3 and </w:t>
      </w:r>
      <w:proofErr w:type="gramStart"/>
      <w:r w:rsidRPr="00156AAF">
        <w:rPr>
          <w:rFonts w:ascii="Times New Roman" w:hAnsi="Times New Roman" w:cs="Times New Roman"/>
          <w:sz w:val="24"/>
          <w:szCs w:val="24"/>
        </w:rPr>
        <w:t>SUDAAN version 11.0 statistical software to account for the complex survey design</w:t>
      </w:r>
      <w:proofErr w:type="gramEnd"/>
      <w:r w:rsidRPr="00156AAF">
        <w:rPr>
          <w:rFonts w:ascii="Times New Roman" w:hAnsi="Times New Roman" w:cs="Times New Roman"/>
          <w:sz w:val="24"/>
          <w:szCs w:val="24"/>
        </w:rPr>
        <w:t xml:space="preserve">.   Sampling weights were used to create nationally representative estimates.   Estimates with relative standard errors greater than 30% were considered statistically unreliable.   No adjustments were made for multiple comparisons. </w:t>
      </w:r>
    </w:p>
    <w:p w:rsidR="00A12E8C" w:rsidRDefault="00A12E8C" w:rsidP="00A12E8C">
      <w:pPr>
        <w:spacing w:line="480" w:lineRule="auto"/>
      </w:pPr>
    </w:p>
    <w:p w:rsidR="00A12E8C" w:rsidRPr="00A12E8C" w:rsidRDefault="00A12E8C" w:rsidP="00FF6E52">
      <w:pPr>
        <w:autoSpaceDE w:val="0"/>
        <w:autoSpaceDN w:val="0"/>
        <w:adjustRightInd w:val="0"/>
        <w:spacing w:after="0" w:line="253" w:lineRule="atLeast"/>
        <w:ind w:left="595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sectPr w:rsidR="00A12E8C" w:rsidRPr="00A12E8C" w:rsidSect="00AC3305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89640C"/>
    <w:multiLevelType w:val="hybridMultilevel"/>
    <w:tmpl w:val="E8D84086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24BB525E"/>
    <w:multiLevelType w:val="hybridMultilevel"/>
    <w:tmpl w:val="E8D84086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323A0591"/>
    <w:multiLevelType w:val="hybridMultilevel"/>
    <w:tmpl w:val="00B21AB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9DE2E7A"/>
    <w:multiLevelType w:val="hybridMultilevel"/>
    <w:tmpl w:val="B16C06A8"/>
    <w:lvl w:ilvl="0" w:tplc="B9080192">
      <w:start w:val="1"/>
      <w:numFmt w:val="decimal"/>
      <w:lvlText w:val="%1)"/>
      <w:lvlJc w:val="left"/>
      <w:pPr>
        <w:ind w:left="359" w:hanging="360"/>
      </w:pPr>
      <w:rPr>
        <w:rFonts w:hint="default"/>
        <w:b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4">
    <w:nsid w:val="3ECF4453"/>
    <w:multiLevelType w:val="hybridMultilevel"/>
    <w:tmpl w:val="A210C55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FFE3707"/>
    <w:multiLevelType w:val="hybridMultilevel"/>
    <w:tmpl w:val="02B05300"/>
    <w:lvl w:ilvl="0" w:tplc="13002EB4">
      <w:start w:val="9"/>
      <w:numFmt w:val="decimal"/>
      <w:lvlText w:val="%1"/>
      <w:lvlJc w:val="left"/>
      <w:pPr>
        <w:ind w:left="955" w:hanging="360"/>
      </w:pPr>
      <w:rPr>
        <w:rFonts w:hint="default"/>
        <w:b/>
        <w:sz w:val="16"/>
      </w:rPr>
    </w:lvl>
    <w:lvl w:ilvl="1" w:tplc="04090019" w:tentative="1">
      <w:start w:val="1"/>
      <w:numFmt w:val="lowerLetter"/>
      <w:lvlText w:val="%2."/>
      <w:lvlJc w:val="left"/>
      <w:pPr>
        <w:ind w:left="1675" w:hanging="360"/>
      </w:pPr>
    </w:lvl>
    <w:lvl w:ilvl="2" w:tplc="0409001B" w:tentative="1">
      <w:start w:val="1"/>
      <w:numFmt w:val="lowerRoman"/>
      <w:lvlText w:val="%3."/>
      <w:lvlJc w:val="right"/>
      <w:pPr>
        <w:ind w:left="2395" w:hanging="180"/>
      </w:pPr>
    </w:lvl>
    <w:lvl w:ilvl="3" w:tplc="0409000F" w:tentative="1">
      <w:start w:val="1"/>
      <w:numFmt w:val="decimal"/>
      <w:lvlText w:val="%4."/>
      <w:lvlJc w:val="left"/>
      <w:pPr>
        <w:ind w:left="3115" w:hanging="360"/>
      </w:pPr>
    </w:lvl>
    <w:lvl w:ilvl="4" w:tplc="04090019" w:tentative="1">
      <w:start w:val="1"/>
      <w:numFmt w:val="lowerLetter"/>
      <w:lvlText w:val="%5."/>
      <w:lvlJc w:val="left"/>
      <w:pPr>
        <w:ind w:left="3835" w:hanging="360"/>
      </w:pPr>
    </w:lvl>
    <w:lvl w:ilvl="5" w:tplc="0409001B" w:tentative="1">
      <w:start w:val="1"/>
      <w:numFmt w:val="lowerRoman"/>
      <w:lvlText w:val="%6."/>
      <w:lvlJc w:val="right"/>
      <w:pPr>
        <w:ind w:left="4555" w:hanging="180"/>
      </w:pPr>
    </w:lvl>
    <w:lvl w:ilvl="6" w:tplc="0409000F" w:tentative="1">
      <w:start w:val="1"/>
      <w:numFmt w:val="decimal"/>
      <w:lvlText w:val="%7."/>
      <w:lvlJc w:val="left"/>
      <w:pPr>
        <w:ind w:left="5275" w:hanging="360"/>
      </w:pPr>
    </w:lvl>
    <w:lvl w:ilvl="7" w:tplc="04090019" w:tentative="1">
      <w:start w:val="1"/>
      <w:numFmt w:val="lowerLetter"/>
      <w:lvlText w:val="%8."/>
      <w:lvlJc w:val="left"/>
      <w:pPr>
        <w:ind w:left="5995" w:hanging="360"/>
      </w:pPr>
    </w:lvl>
    <w:lvl w:ilvl="8" w:tplc="0409001B" w:tentative="1">
      <w:start w:val="1"/>
      <w:numFmt w:val="lowerRoman"/>
      <w:lvlText w:val="%9."/>
      <w:lvlJc w:val="right"/>
      <w:pPr>
        <w:ind w:left="6715" w:hanging="180"/>
      </w:pPr>
    </w:lvl>
  </w:abstractNum>
  <w:abstractNum w:abstractNumId="6">
    <w:nsid w:val="50800BA1"/>
    <w:multiLevelType w:val="hybridMultilevel"/>
    <w:tmpl w:val="6BCA99EA"/>
    <w:lvl w:ilvl="0" w:tplc="47C6D9E6">
      <w:start w:val="1"/>
      <w:numFmt w:val="decimal"/>
      <w:lvlText w:val="%1)"/>
      <w:lvlJc w:val="left"/>
      <w:pPr>
        <w:ind w:left="359" w:hanging="360"/>
      </w:pPr>
      <w:rPr>
        <w:rFonts w:hint="default"/>
        <w:b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7">
    <w:nsid w:val="63B615AD"/>
    <w:multiLevelType w:val="hybridMultilevel"/>
    <w:tmpl w:val="CB2CE6D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1121CE4"/>
    <w:multiLevelType w:val="hybridMultilevel"/>
    <w:tmpl w:val="08841C2A"/>
    <w:lvl w:ilvl="0" w:tplc="1FB6DF10">
      <w:start w:val="1"/>
      <w:numFmt w:val="decimal"/>
      <w:lvlText w:val="%1)"/>
      <w:lvlJc w:val="left"/>
      <w:pPr>
        <w:ind w:left="359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79" w:hanging="360"/>
      </w:pPr>
    </w:lvl>
    <w:lvl w:ilvl="2" w:tplc="0409001B" w:tentative="1">
      <w:start w:val="1"/>
      <w:numFmt w:val="lowerRoman"/>
      <w:lvlText w:val="%3."/>
      <w:lvlJc w:val="right"/>
      <w:pPr>
        <w:ind w:left="1799" w:hanging="180"/>
      </w:pPr>
    </w:lvl>
    <w:lvl w:ilvl="3" w:tplc="0409000F" w:tentative="1">
      <w:start w:val="1"/>
      <w:numFmt w:val="decimal"/>
      <w:lvlText w:val="%4."/>
      <w:lvlJc w:val="left"/>
      <w:pPr>
        <w:ind w:left="2519" w:hanging="360"/>
      </w:pPr>
    </w:lvl>
    <w:lvl w:ilvl="4" w:tplc="04090019" w:tentative="1">
      <w:start w:val="1"/>
      <w:numFmt w:val="lowerLetter"/>
      <w:lvlText w:val="%5."/>
      <w:lvlJc w:val="left"/>
      <w:pPr>
        <w:ind w:left="3239" w:hanging="360"/>
      </w:pPr>
    </w:lvl>
    <w:lvl w:ilvl="5" w:tplc="0409001B" w:tentative="1">
      <w:start w:val="1"/>
      <w:numFmt w:val="lowerRoman"/>
      <w:lvlText w:val="%6."/>
      <w:lvlJc w:val="right"/>
      <w:pPr>
        <w:ind w:left="3959" w:hanging="180"/>
      </w:pPr>
    </w:lvl>
    <w:lvl w:ilvl="6" w:tplc="0409000F" w:tentative="1">
      <w:start w:val="1"/>
      <w:numFmt w:val="decimal"/>
      <w:lvlText w:val="%7."/>
      <w:lvlJc w:val="left"/>
      <w:pPr>
        <w:ind w:left="4679" w:hanging="360"/>
      </w:pPr>
    </w:lvl>
    <w:lvl w:ilvl="7" w:tplc="04090019" w:tentative="1">
      <w:start w:val="1"/>
      <w:numFmt w:val="lowerLetter"/>
      <w:lvlText w:val="%8."/>
      <w:lvlJc w:val="left"/>
      <w:pPr>
        <w:ind w:left="5399" w:hanging="360"/>
      </w:pPr>
    </w:lvl>
    <w:lvl w:ilvl="8" w:tplc="0409001B" w:tentative="1">
      <w:start w:val="1"/>
      <w:numFmt w:val="lowerRoman"/>
      <w:lvlText w:val="%9."/>
      <w:lvlJc w:val="right"/>
      <w:pPr>
        <w:ind w:left="6119" w:hanging="180"/>
      </w:pPr>
    </w:lvl>
  </w:abstractNum>
  <w:abstractNum w:abstractNumId="9">
    <w:nsid w:val="747E49EF"/>
    <w:multiLevelType w:val="hybridMultilevel"/>
    <w:tmpl w:val="6706B2BC"/>
    <w:lvl w:ilvl="0" w:tplc="4704E224">
      <w:start w:val="1"/>
      <w:numFmt w:val="decimal"/>
      <w:lvlText w:val="%1)"/>
      <w:lvlJc w:val="left"/>
      <w:pPr>
        <w:ind w:left="450" w:hanging="360"/>
      </w:pPr>
      <w:rPr>
        <w:rFonts w:hint="default"/>
        <w:b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10">
    <w:nsid w:val="77B4045F"/>
    <w:multiLevelType w:val="hybridMultilevel"/>
    <w:tmpl w:val="32287D7E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7"/>
  </w:num>
  <w:num w:numId="2">
    <w:abstractNumId w:val="1"/>
  </w:num>
  <w:num w:numId="3">
    <w:abstractNumId w:val="0"/>
  </w:num>
  <w:num w:numId="4">
    <w:abstractNumId w:val="6"/>
  </w:num>
  <w:num w:numId="5">
    <w:abstractNumId w:val="4"/>
  </w:num>
  <w:num w:numId="6">
    <w:abstractNumId w:val="10"/>
  </w:num>
  <w:num w:numId="7">
    <w:abstractNumId w:val="9"/>
  </w:num>
  <w:num w:numId="8">
    <w:abstractNumId w:val="3"/>
  </w:num>
  <w:num w:numId="9">
    <w:abstractNumId w:val="5"/>
  </w:num>
  <w:num w:numId="10">
    <w:abstractNumId w:val="2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3F80"/>
    <w:rsid w:val="00020B50"/>
    <w:rsid w:val="00044520"/>
    <w:rsid w:val="00154B7A"/>
    <w:rsid w:val="00156AAF"/>
    <w:rsid w:val="001958CB"/>
    <w:rsid w:val="002742D4"/>
    <w:rsid w:val="00297013"/>
    <w:rsid w:val="00366204"/>
    <w:rsid w:val="003B4F3A"/>
    <w:rsid w:val="006D40D4"/>
    <w:rsid w:val="008D1139"/>
    <w:rsid w:val="00927D30"/>
    <w:rsid w:val="009844DA"/>
    <w:rsid w:val="00A12E8C"/>
    <w:rsid w:val="00A63F80"/>
    <w:rsid w:val="00AC3305"/>
    <w:rsid w:val="00BD3964"/>
    <w:rsid w:val="00C334DA"/>
    <w:rsid w:val="00C4023F"/>
    <w:rsid w:val="00D45356"/>
    <w:rsid w:val="00D82C79"/>
    <w:rsid w:val="00DF4C6E"/>
    <w:rsid w:val="00F23E4C"/>
    <w:rsid w:val="00FC59F0"/>
    <w:rsid w:val="00FE7510"/>
    <w:rsid w:val="00FF6E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M68">
    <w:name w:val="CM68"/>
    <w:basedOn w:val="Normal"/>
    <w:next w:val="Normal"/>
    <w:uiPriority w:val="99"/>
    <w:rsid w:val="00A63F8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66">
    <w:name w:val="CM66"/>
    <w:basedOn w:val="Normal"/>
    <w:next w:val="Normal"/>
    <w:uiPriority w:val="99"/>
    <w:rsid w:val="00A63F8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A63F80"/>
    <w:pPr>
      <w:ind w:left="720"/>
      <w:contextualSpacing/>
    </w:pPr>
  </w:style>
  <w:style w:type="paragraph" w:customStyle="1" w:styleId="CM37">
    <w:name w:val="CM37"/>
    <w:basedOn w:val="Normal"/>
    <w:next w:val="Normal"/>
    <w:uiPriority w:val="99"/>
    <w:rsid w:val="00154B7A"/>
    <w:pPr>
      <w:autoSpaceDE w:val="0"/>
      <w:autoSpaceDN w:val="0"/>
      <w:adjustRightInd w:val="0"/>
      <w:spacing w:after="0" w:line="213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CM75">
    <w:name w:val="CM75"/>
    <w:basedOn w:val="Normal"/>
    <w:next w:val="Normal"/>
    <w:uiPriority w:val="99"/>
    <w:rsid w:val="0004452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15">
    <w:name w:val="CM15"/>
    <w:basedOn w:val="Normal"/>
    <w:next w:val="Normal"/>
    <w:uiPriority w:val="99"/>
    <w:rsid w:val="00044520"/>
    <w:pPr>
      <w:autoSpaceDE w:val="0"/>
      <w:autoSpaceDN w:val="0"/>
      <w:adjustRightInd w:val="0"/>
      <w:spacing w:after="0" w:line="253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CM40">
    <w:name w:val="CM40"/>
    <w:basedOn w:val="Normal"/>
    <w:next w:val="Normal"/>
    <w:uiPriority w:val="99"/>
    <w:rsid w:val="00927D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77">
    <w:name w:val="CM77"/>
    <w:basedOn w:val="Normal"/>
    <w:next w:val="Normal"/>
    <w:uiPriority w:val="99"/>
    <w:rsid w:val="00927D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50">
    <w:name w:val="CM50"/>
    <w:basedOn w:val="Normal"/>
    <w:next w:val="Normal"/>
    <w:uiPriority w:val="99"/>
    <w:rsid w:val="00927D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1">
    <w:name w:val="CM1"/>
    <w:basedOn w:val="Normal"/>
    <w:next w:val="Normal"/>
    <w:uiPriority w:val="99"/>
    <w:rsid w:val="00927D30"/>
    <w:pPr>
      <w:autoSpaceDE w:val="0"/>
      <w:autoSpaceDN w:val="0"/>
      <w:adjustRightInd w:val="0"/>
      <w:spacing w:after="0" w:line="378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CM67">
    <w:name w:val="CM67"/>
    <w:basedOn w:val="Normal"/>
    <w:next w:val="Normal"/>
    <w:uiPriority w:val="99"/>
    <w:rsid w:val="00927D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16">
    <w:name w:val="CM16"/>
    <w:basedOn w:val="Normal"/>
    <w:next w:val="Normal"/>
    <w:uiPriority w:val="99"/>
    <w:rsid w:val="00F23E4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Default">
    <w:name w:val="Default"/>
    <w:rsid w:val="002742D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CM25">
    <w:name w:val="CM25"/>
    <w:basedOn w:val="Default"/>
    <w:next w:val="Default"/>
    <w:uiPriority w:val="99"/>
    <w:rsid w:val="008D1139"/>
    <w:rPr>
      <w:color w:val="auto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M68">
    <w:name w:val="CM68"/>
    <w:basedOn w:val="Normal"/>
    <w:next w:val="Normal"/>
    <w:uiPriority w:val="99"/>
    <w:rsid w:val="00A63F8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66">
    <w:name w:val="CM66"/>
    <w:basedOn w:val="Normal"/>
    <w:next w:val="Normal"/>
    <w:uiPriority w:val="99"/>
    <w:rsid w:val="00A63F8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A63F80"/>
    <w:pPr>
      <w:ind w:left="720"/>
      <w:contextualSpacing/>
    </w:pPr>
  </w:style>
  <w:style w:type="paragraph" w:customStyle="1" w:styleId="CM37">
    <w:name w:val="CM37"/>
    <w:basedOn w:val="Normal"/>
    <w:next w:val="Normal"/>
    <w:uiPriority w:val="99"/>
    <w:rsid w:val="00154B7A"/>
    <w:pPr>
      <w:autoSpaceDE w:val="0"/>
      <w:autoSpaceDN w:val="0"/>
      <w:adjustRightInd w:val="0"/>
      <w:spacing w:after="0" w:line="213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CM75">
    <w:name w:val="CM75"/>
    <w:basedOn w:val="Normal"/>
    <w:next w:val="Normal"/>
    <w:uiPriority w:val="99"/>
    <w:rsid w:val="0004452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15">
    <w:name w:val="CM15"/>
    <w:basedOn w:val="Normal"/>
    <w:next w:val="Normal"/>
    <w:uiPriority w:val="99"/>
    <w:rsid w:val="00044520"/>
    <w:pPr>
      <w:autoSpaceDE w:val="0"/>
      <w:autoSpaceDN w:val="0"/>
      <w:adjustRightInd w:val="0"/>
      <w:spacing w:after="0" w:line="253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CM40">
    <w:name w:val="CM40"/>
    <w:basedOn w:val="Normal"/>
    <w:next w:val="Normal"/>
    <w:uiPriority w:val="99"/>
    <w:rsid w:val="00927D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77">
    <w:name w:val="CM77"/>
    <w:basedOn w:val="Normal"/>
    <w:next w:val="Normal"/>
    <w:uiPriority w:val="99"/>
    <w:rsid w:val="00927D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50">
    <w:name w:val="CM50"/>
    <w:basedOn w:val="Normal"/>
    <w:next w:val="Normal"/>
    <w:uiPriority w:val="99"/>
    <w:rsid w:val="00927D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1">
    <w:name w:val="CM1"/>
    <w:basedOn w:val="Normal"/>
    <w:next w:val="Normal"/>
    <w:uiPriority w:val="99"/>
    <w:rsid w:val="00927D30"/>
    <w:pPr>
      <w:autoSpaceDE w:val="0"/>
      <w:autoSpaceDN w:val="0"/>
      <w:adjustRightInd w:val="0"/>
      <w:spacing w:after="0" w:line="378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CM67">
    <w:name w:val="CM67"/>
    <w:basedOn w:val="Normal"/>
    <w:next w:val="Normal"/>
    <w:uiPriority w:val="99"/>
    <w:rsid w:val="00927D3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CM16">
    <w:name w:val="CM16"/>
    <w:basedOn w:val="Normal"/>
    <w:next w:val="Normal"/>
    <w:uiPriority w:val="99"/>
    <w:rsid w:val="00F23E4C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sz w:val="24"/>
      <w:szCs w:val="24"/>
    </w:rPr>
  </w:style>
  <w:style w:type="paragraph" w:customStyle="1" w:styleId="Default">
    <w:name w:val="Default"/>
    <w:rsid w:val="002742D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CM25">
    <w:name w:val="CM25"/>
    <w:basedOn w:val="Default"/>
    <w:next w:val="Default"/>
    <w:uiPriority w:val="99"/>
    <w:rsid w:val="008D1139"/>
    <w:rPr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3</TotalTime>
  <Pages>7</Pages>
  <Words>1475</Words>
  <Characters>8414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98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mon, Alan (CDC/OSELS/NCHS)</dc:creator>
  <cp:lastModifiedBy>Simon, Alan (CDC/OSELS/NCHS)</cp:lastModifiedBy>
  <cp:revision>20</cp:revision>
  <dcterms:created xsi:type="dcterms:W3CDTF">2014-07-18T14:34:00Z</dcterms:created>
  <dcterms:modified xsi:type="dcterms:W3CDTF">2014-11-25T17:00:00Z</dcterms:modified>
</cp:coreProperties>
</file>